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79B12A" w14:textId="77777777" w:rsidR="00777546" w:rsidRDefault="00A60764" w:rsidP="00745192">
      <w:pPr>
        <w:pStyle w:val="Paper-Title"/>
        <w:spacing w:after="60"/>
        <w:rPr>
          <w:ins w:id="0" w:author="Leonardo Murta" w:date="2013-03-07T17:32:00Z"/>
          <w:rFonts w:ascii="Times New Roman" w:hAnsi="Times New Roman"/>
          <w:sz w:val="48"/>
          <w:szCs w:val="48"/>
        </w:rPr>
      </w:pPr>
      <w:ins w:id="1" w:author="Kohwalter" w:date="2013-03-07T14:23:00Z">
        <w:del w:id="2" w:author="Leonardo Murta" w:date="2013-03-07T17:32:00Z">
          <w:r w:rsidDel="00777546">
            <w:rPr>
              <w:rFonts w:ascii="Times New Roman" w:hAnsi="Times New Roman"/>
              <w:sz w:val="48"/>
              <w:szCs w:val="48"/>
            </w:rPr>
            <w:delText xml:space="preserve">Provenance </w:delText>
          </w:r>
        </w:del>
      </w:ins>
      <w:ins w:id="3" w:author="Leonardo Murta" w:date="2013-03-07T16:47:00Z">
        <w:r w:rsidR="009A33A9">
          <w:rPr>
            <w:rFonts w:ascii="Times New Roman" w:hAnsi="Times New Roman"/>
            <w:sz w:val="48"/>
            <w:szCs w:val="48"/>
          </w:rPr>
          <w:t>Visualiz</w:t>
        </w:r>
      </w:ins>
      <w:ins w:id="4" w:author="Leonardo Murta" w:date="2013-03-07T17:32:00Z">
        <w:r w:rsidR="00777546">
          <w:rPr>
            <w:rFonts w:ascii="Times New Roman" w:hAnsi="Times New Roman"/>
            <w:sz w:val="48"/>
            <w:szCs w:val="48"/>
          </w:rPr>
          <w:t>ing</w:t>
        </w:r>
      </w:ins>
      <w:ins w:id="5" w:author="Leonardo Murta" w:date="2013-03-07T16:47:00Z">
        <w:r w:rsidR="009A33A9">
          <w:rPr>
            <w:rFonts w:ascii="Times New Roman" w:hAnsi="Times New Roman"/>
            <w:sz w:val="48"/>
            <w:szCs w:val="48"/>
          </w:rPr>
          <w:t xml:space="preserve"> </w:t>
        </w:r>
      </w:ins>
      <w:ins w:id="6" w:author="Kohwalter" w:date="2013-03-07T14:23:00Z">
        <w:del w:id="7" w:author="Leonardo Murta" w:date="2013-03-07T16:47:00Z">
          <w:r w:rsidDel="009A33A9">
            <w:rPr>
              <w:rFonts w:ascii="Times New Roman" w:hAnsi="Times New Roman"/>
              <w:sz w:val="48"/>
              <w:szCs w:val="48"/>
            </w:rPr>
            <w:delText>in</w:delText>
          </w:r>
        </w:del>
        <w:del w:id="8" w:author="Leonardo Murta" w:date="2013-03-07T17:32:00Z">
          <w:r w:rsidDel="00777546">
            <w:rPr>
              <w:rFonts w:ascii="Times New Roman" w:hAnsi="Times New Roman"/>
              <w:sz w:val="48"/>
              <w:szCs w:val="48"/>
            </w:rPr>
            <w:delText xml:space="preserve"> </w:delText>
          </w:r>
        </w:del>
      </w:ins>
      <w:del w:id="9" w:author="Kohwalter" w:date="2013-03-07T14:21:00Z">
        <w:r w:rsidR="00745192" w:rsidDel="00404946">
          <w:rPr>
            <w:rFonts w:ascii="Times New Roman" w:hAnsi="Times New Roman"/>
            <w:sz w:val="48"/>
            <w:szCs w:val="48"/>
          </w:rPr>
          <w:delText xml:space="preserve">Using Provenance to </w:delText>
        </w:r>
      </w:del>
      <w:del w:id="10" w:author="Kohwalter" w:date="2013-03-07T14:22:00Z">
        <w:r w:rsidR="00745192" w:rsidDel="00404946">
          <w:rPr>
            <w:rFonts w:ascii="Times New Roman" w:hAnsi="Times New Roman"/>
            <w:sz w:val="48"/>
            <w:szCs w:val="48"/>
          </w:rPr>
          <w:delText xml:space="preserve">Support </w:delText>
        </w:r>
      </w:del>
      <w:r w:rsidR="00745192">
        <w:rPr>
          <w:rFonts w:ascii="Times New Roman" w:hAnsi="Times New Roman"/>
          <w:sz w:val="48"/>
          <w:szCs w:val="48"/>
        </w:rPr>
        <w:t xml:space="preserve">Software Engineering </w:t>
      </w:r>
    </w:p>
    <w:p w14:paraId="38FA43B9" w14:textId="1E8E9F95" w:rsidR="00975E62" w:rsidRPr="00975E62" w:rsidRDefault="00745192" w:rsidP="00745192">
      <w:pPr>
        <w:pStyle w:val="Paper-Title"/>
        <w:spacing w:after="60"/>
        <w:rPr>
          <w:sz w:val="20"/>
          <w:szCs w:val="20"/>
        </w:rPr>
        <w:sectPr w:rsidR="00975E62" w:rsidRPr="00975E62" w:rsidSect="00625DAD">
          <w:footerReference w:type="even" r:id="rId9"/>
          <w:pgSz w:w="12240" w:h="15840" w:code="1"/>
          <w:pgMar w:top="1080" w:right="1080" w:bottom="1440" w:left="1080" w:header="720" w:footer="720" w:gutter="0"/>
          <w:cols w:space="720"/>
        </w:sectPr>
      </w:pPr>
      <w:del w:id="11" w:author="Leonardo Murta" w:date="2013-03-07T17:32:00Z">
        <w:r w:rsidDel="00777546">
          <w:rPr>
            <w:rFonts w:ascii="Times New Roman" w:hAnsi="Times New Roman"/>
            <w:sz w:val="48"/>
            <w:szCs w:val="48"/>
          </w:rPr>
          <w:delText>Education</w:delText>
        </w:r>
      </w:del>
      <w:ins w:id="12" w:author="Leonardo Murta" w:date="2013-03-07T17:32:00Z">
        <w:r w:rsidR="00777546">
          <w:rPr>
            <w:rFonts w:ascii="Times New Roman" w:hAnsi="Times New Roman"/>
            <w:sz w:val="48"/>
            <w:szCs w:val="48"/>
          </w:rPr>
          <w:t>Learning</w:t>
        </w:r>
      </w:ins>
      <w:ins w:id="13" w:author="Leonardo Murta" w:date="2013-03-07T16:47:00Z">
        <w:r w:rsidR="009A33A9">
          <w:rPr>
            <w:rFonts w:ascii="Times New Roman" w:hAnsi="Times New Roman"/>
            <w:sz w:val="48"/>
            <w:szCs w:val="48"/>
          </w:rPr>
          <w:t xml:space="preserve"> Sessions</w:t>
        </w:r>
      </w:ins>
      <w:ins w:id="14" w:author="Leonardo Murta" w:date="2013-03-07T17:32:00Z">
        <w:r w:rsidR="00777546">
          <w:rPr>
            <w:rFonts w:ascii="Times New Roman" w:hAnsi="Times New Roman"/>
            <w:sz w:val="48"/>
            <w:szCs w:val="48"/>
          </w:rPr>
          <w:t xml:space="preserve"> Through Provenance</w:t>
        </w:r>
      </w:ins>
    </w:p>
    <w:p w14:paraId="7404D91C" w14:textId="77777777" w:rsidR="00975E62" w:rsidRPr="00745192" w:rsidRDefault="00975E62" w:rsidP="00975E62">
      <w:pPr>
        <w:pStyle w:val="Author"/>
        <w:spacing w:after="0"/>
        <w:rPr>
          <w:spacing w:val="-2"/>
          <w:lang w:val="pt-BR"/>
        </w:rPr>
        <w:sectPr w:rsidR="00975E62" w:rsidRPr="00745192" w:rsidSect="00612F57">
          <w:type w:val="continuous"/>
          <w:pgSz w:w="12240" w:h="15840" w:code="1"/>
          <w:pgMar w:top="1080" w:right="1080" w:bottom="1440" w:left="1080" w:header="720" w:footer="720" w:gutter="0"/>
          <w:cols w:space="0"/>
        </w:sectPr>
      </w:pPr>
      <w:commentRangeStart w:id="15"/>
      <w:r w:rsidRPr="00745192">
        <w:rPr>
          <w:spacing w:val="-2"/>
          <w:lang w:val="pt-BR"/>
        </w:rPr>
        <w:lastRenderedPageBreak/>
        <w:t>Troy C. Kohwalter</w:t>
      </w:r>
      <w:r w:rsidR="00612F57" w:rsidRPr="00745192">
        <w:rPr>
          <w:spacing w:val="-2"/>
          <w:lang w:val="pt-BR"/>
        </w:rPr>
        <w:t xml:space="preserve">, </w:t>
      </w:r>
      <w:r w:rsidRPr="00745192">
        <w:rPr>
          <w:spacing w:val="-2"/>
          <w:lang w:val="pt-BR"/>
        </w:rPr>
        <w:t>Esteban G. W. Clua</w:t>
      </w:r>
      <w:r w:rsidR="00612F57" w:rsidRPr="00745192">
        <w:rPr>
          <w:spacing w:val="-2"/>
          <w:lang w:val="pt-BR"/>
        </w:rPr>
        <w:t xml:space="preserve">, </w:t>
      </w:r>
      <w:r w:rsidRPr="00745192">
        <w:rPr>
          <w:spacing w:val="-2"/>
          <w:lang w:val="pt-BR"/>
        </w:rPr>
        <w:t>Leonardo G. P. Murta</w:t>
      </w:r>
    </w:p>
    <w:p w14:paraId="7909FD41" w14:textId="77777777" w:rsidR="00612F57" w:rsidRDefault="00612F57" w:rsidP="00975E62">
      <w:pPr>
        <w:pStyle w:val="Affiliations"/>
        <w:rPr>
          <w:rFonts w:ascii="Times New Roman" w:hAnsi="Times New Roman"/>
          <w:spacing w:val="-2"/>
          <w:szCs w:val="20"/>
          <w:lang w:val="pt-BR"/>
        </w:rPr>
      </w:pPr>
      <w:r>
        <w:rPr>
          <w:rFonts w:ascii="Times New Roman" w:hAnsi="Times New Roman"/>
          <w:spacing w:val="-2"/>
          <w:szCs w:val="20"/>
          <w:lang w:val="pt-BR"/>
        </w:rPr>
        <w:lastRenderedPageBreak/>
        <w:t>Instituto de Computação</w:t>
      </w:r>
    </w:p>
    <w:p w14:paraId="0F45B102" w14:textId="77777777" w:rsidR="00975E62" w:rsidRPr="00975E62" w:rsidRDefault="00975E62" w:rsidP="00975E62">
      <w:pPr>
        <w:pStyle w:val="Affiliations"/>
        <w:rPr>
          <w:rFonts w:ascii="Times New Roman" w:hAnsi="Times New Roman"/>
          <w:spacing w:val="-2"/>
          <w:szCs w:val="20"/>
          <w:lang w:val="pt-BR"/>
        </w:rPr>
      </w:pPr>
      <w:r w:rsidRPr="00975E62">
        <w:rPr>
          <w:rFonts w:ascii="Times New Roman" w:hAnsi="Times New Roman"/>
          <w:spacing w:val="-2"/>
          <w:szCs w:val="20"/>
          <w:lang w:val="pt-BR"/>
        </w:rPr>
        <w:t>Universidade Federal Fluminense</w:t>
      </w:r>
      <w:r w:rsidRPr="00975E62">
        <w:rPr>
          <w:rFonts w:ascii="Times New Roman" w:hAnsi="Times New Roman"/>
          <w:spacing w:val="-2"/>
          <w:szCs w:val="20"/>
          <w:lang w:val="pt-BR"/>
        </w:rPr>
        <w:br/>
        <w:t xml:space="preserve">Niterói </w:t>
      </w:r>
      <w:r w:rsidR="00612F57">
        <w:rPr>
          <w:rFonts w:ascii="Times New Roman" w:hAnsi="Times New Roman"/>
          <w:spacing w:val="-2"/>
          <w:szCs w:val="20"/>
          <w:lang w:val="pt-BR"/>
        </w:rPr>
        <w:t>–</w:t>
      </w:r>
      <w:r w:rsidRPr="00975E62">
        <w:rPr>
          <w:rFonts w:ascii="Times New Roman" w:hAnsi="Times New Roman"/>
          <w:spacing w:val="-2"/>
          <w:szCs w:val="20"/>
          <w:lang w:val="pt-BR"/>
        </w:rPr>
        <w:t xml:space="preserve"> RJ</w:t>
      </w:r>
      <w:r w:rsidR="00612F57">
        <w:rPr>
          <w:rFonts w:ascii="Times New Roman" w:hAnsi="Times New Roman"/>
          <w:spacing w:val="-2"/>
          <w:szCs w:val="20"/>
          <w:lang w:val="pt-BR"/>
        </w:rPr>
        <w:t>,</w:t>
      </w:r>
      <w:r w:rsidRPr="00975E62">
        <w:rPr>
          <w:rFonts w:ascii="Times New Roman" w:hAnsi="Times New Roman"/>
          <w:spacing w:val="-2"/>
          <w:szCs w:val="20"/>
          <w:lang w:val="pt-BR"/>
        </w:rPr>
        <w:t xml:space="preserve"> Brasil</w:t>
      </w:r>
    </w:p>
    <w:p w14:paraId="7FA46015" w14:textId="6E09FE12" w:rsidR="00975E62" w:rsidRPr="00975E62" w:rsidRDefault="00975E62" w:rsidP="00975E62">
      <w:pPr>
        <w:pStyle w:val="E-Mail"/>
        <w:rPr>
          <w:rFonts w:ascii="Times New Roman" w:hAnsi="Times New Roman"/>
          <w:spacing w:val="-2"/>
          <w:sz w:val="20"/>
          <w:szCs w:val="20"/>
        </w:rPr>
      </w:pPr>
      <w:r w:rsidRPr="00975E62">
        <w:rPr>
          <w:rFonts w:ascii="Times New Roman" w:hAnsi="Times New Roman"/>
          <w:spacing w:val="-2"/>
          <w:sz w:val="20"/>
          <w:szCs w:val="20"/>
        </w:rPr>
        <w:t>{</w:t>
      </w:r>
      <w:proofErr w:type="spellStart"/>
      <w:proofErr w:type="gramStart"/>
      <w:r w:rsidRPr="00975E62">
        <w:rPr>
          <w:rFonts w:ascii="Times New Roman" w:hAnsi="Times New Roman"/>
          <w:spacing w:val="-2"/>
          <w:sz w:val="20"/>
          <w:szCs w:val="20"/>
        </w:rPr>
        <w:t>tkohwalter</w:t>
      </w:r>
      <w:proofErr w:type="spellEnd"/>
      <w:proofErr w:type="gramEnd"/>
      <w:r w:rsidRPr="00975E62">
        <w:rPr>
          <w:rFonts w:ascii="Times New Roman" w:hAnsi="Times New Roman"/>
          <w:spacing w:val="-2"/>
          <w:sz w:val="20"/>
          <w:szCs w:val="20"/>
        </w:rPr>
        <w:t>,</w:t>
      </w:r>
      <w:ins w:id="16" w:author="Leonardo Murta" w:date="2013-03-07T16:50:00Z">
        <w:r w:rsidR="00043783">
          <w:rPr>
            <w:rFonts w:ascii="Times New Roman" w:hAnsi="Times New Roman"/>
            <w:spacing w:val="-2"/>
            <w:sz w:val="20"/>
            <w:szCs w:val="20"/>
          </w:rPr>
          <w:t xml:space="preserve"> </w:t>
        </w:r>
      </w:ins>
      <w:proofErr w:type="spellStart"/>
      <w:r w:rsidRPr="00975E62">
        <w:rPr>
          <w:rFonts w:ascii="Times New Roman" w:hAnsi="Times New Roman"/>
          <w:spacing w:val="-2"/>
          <w:sz w:val="20"/>
          <w:szCs w:val="20"/>
        </w:rPr>
        <w:t>esteban</w:t>
      </w:r>
      <w:proofErr w:type="spellEnd"/>
      <w:r w:rsidRPr="00975E62">
        <w:rPr>
          <w:rFonts w:ascii="Times New Roman" w:hAnsi="Times New Roman"/>
          <w:spacing w:val="-2"/>
          <w:sz w:val="20"/>
          <w:szCs w:val="20"/>
        </w:rPr>
        <w:t xml:space="preserve">, </w:t>
      </w:r>
      <w:proofErr w:type="spellStart"/>
      <w:r w:rsidRPr="00975E62">
        <w:rPr>
          <w:rFonts w:ascii="Times New Roman" w:hAnsi="Times New Roman"/>
          <w:spacing w:val="-2"/>
          <w:sz w:val="20"/>
          <w:szCs w:val="20"/>
        </w:rPr>
        <w:t>leomurta</w:t>
      </w:r>
      <w:proofErr w:type="spellEnd"/>
      <w:r w:rsidRPr="00975E62">
        <w:rPr>
          <w:rFonts w:ascii="Times New Roman" w:hAnsi="Times New Roman"/>
          <w:spacing w:val="-2"/>
          <w:sz w:val="20"/>
          <w:szCs w:val="20"/>
        </w:rPr>
        <w:t>}@ic.uff.br</w:t>
      </w:r>
    </w:p>
    <w:commentRangeEnd w:id="15"/>
    <w:p w14:paraId="6006F4F9" w14:textId="77777777" w:rsidR="00975E62" w:rsidRPr="00975E62" w:rsidRDefault="00612F57" w:rsidP="00975E62">
      <w:pPr>
        <w:pStyle w:val="E-Mail"/>
        <w:rPr>
          <w:rFonts w:ascii="Times New Roman" w:hAnsi="Times New Roman"/>
          <w:spacing w:val="-2"/>
          <w:sz w:val="20"/>
          <w:szCs w:val="20"/>
        </w:rPr>
        <w:sectPr w:rsidR="00975E62" w:rsidRPr="00975E62" w:rsidSect="00612F57">
          <w:type w:val="continuous"/>
          <w:pgSz w:w="12240" w:h="15840" w:code="1"/>
          <w:pgMar w:top="1080" w:right="1080" w:bottom="1440" w:left="1080" w:header="720" w:footer="720" w:gutter="0"/>
          <w:cols w:space="0"/>
        </w:sectPr>
      </w:pPr>
      <w:r>
        <w:rPr>
          <w:rStyle w:val="CommentReference"/>
          <w:rFonts w:ascii="Times New Roman" w:hAnsi="Times New Roman"/>
        </w:rPr>
        <w:commentReference w:id="15"/>
      </w:r>
    </w:p>
    <w:p w14:paraId="05F0CB4E" w14:textId="77777777" w:rsidR="00975E62" w:rsidRPr="00975E62" w:rsidRDefault="00975E62" w:rsidP="00612F57">
      <w:pPr>
        <w:rPr>
          <w:sz w:val="20"/>
          <w:szCs w:val="20"/>
        </w:rPr>
        <w:sectPr w:rsidR="00975E62" w:rsidRPr="00975E62" w:rsidSect="00625DAD">
          <w:type w:val="continuous"/>
          <w:pgSz w:w="12240" w:h="15840" w:code="1"/>
          <w:pgMar w:top="1080" w:right="1080" w:bottom="1440" w:left="1080" w:header="720" w:footer="720" w:gutter="0"/>
          <w:cols w:num="3" w:space="0"/>
        </w:sectPr>
      </w:pPr>
    </w:p>
    <w:p w14:paraId="01B41075" w14:textId="6C849E1E" w:rsidR="00975E62" w:rsidRPr="00975E62" w:rsidRDefault="00975E62" w:rsidP="002E6713">
      <w:pPr>
        <w:rPr>
          <w:rFonts w:eastAsia="Calibri"/>
          <w:b/>
          <w:szCs w:val="18"/>
        </w:rPr>
      </w:pPr>
      <w:r>
        <w:rPr>
          <w:i/>
          <w:iCs/>
        </w:rPr>
        <w:lastRenderedPageBreak/>
        <w:t>Abstract</w:t>
      </w:r>
      <w:r>
        <w:t>—</w:t>
      </w:r>
      <w:del w:id="17" w:author="Kohwalter" w:date="2013-03-07T15:11:00Z">
        <w:r w:rsidRPr="00975E62" w:rsidDel="002E6713">
          <w:rPr>
            <w:rFonts w:eastAsia="Calibri"/>
            <w:b/>
            <w:szCs w:val="18"/>
          </w:rPr>
          <w:delText>Winning or losing a game session is the final consequence of a series of decisions and actions made during the game.</w:delText>
        </w:r>
      </w:del>
      <w:ins w:id="18" w:author="Kohwalter" w:date="2013-03-07T15:11:00Z">
        <w:r w:rsidR="002E6713">
          <w:rPr>
            <w:rFonts w:eastAsia="Calibri"/>
            <w:b/>
            <w:szCs w:val="18"/>
          </w:rPr>
          <w:t xml:space="preserve">Software </w:t>
        </w:r>
      </w:ins>
      <w:ins w:id="19" w:author="Leonardo Murta" w:date="2013-03-07T16:31:00Z">
        <w:r w:rsidR="007A6790">
          <w:rPr>
            <w:rFonts w:eastAsia="Calibri"/>
            <w:b/>
            <w:szCs w:val="18"/>
          </w:rPr>
          <w:t>e</w:t>
        </w:r>
      </w:ins>
      <w:ins w:id="20" w:author="Kohwalter" w:date="2013-03-07T15:11:00Z">
        <w:del w:id="21" w:author="Leonardo Murta" w:date="2013-03-07T16:31:00Z">
          <w:r w:rsidR="002E6713" w:rsidDel="007A6790">
            <w:rPr>
              <w:rFonts w:eastAsia="Calibri"/>
              <w:b/>
              <w:szCs w:val="18"/>
            </w:rPr>
            <w:delText>E</w:delText>
          </w:r>
        </w:del>
        <w:r w:rsidR="002E6713">
          <w:rPr>
            <w:rFonts w:eastAsia="Calibri"/>
            <w:b/>
            <w:szCs w:val="18"/>
          </w:rPr>
          <w:t>ngineering is an area of computer science that focus</w:t>
        </w:r>
      </w:ins>
      <w:ins w:id="22" w:author="Kohwalter" w:date="2013-03-07T15:12:00Z">
        <w:r w:rsidR="002E6713">
          <w:rPr>
            <w:rFonts w:eastAsia="Calibri"/>
            <w:b/>
            <w:szCs w:val="18"/>
          </w:rPr>
          <w:t>e</w:t>
        </w:r>
      </w:ins>
      <w:ins w:id="23" w:author="Kohwalter" w:date="2013-03-07T15:11:00Z">
        <w:r w:rsidR="002E6713">
          <w:rPr>
            <w:rFonts w:eastAsia="Calibri"/>
            <w:b/>
            <w:szCs w:val="18"/>
          </w:rPr>
          <w:t>s on practical</w:t>
        </w:r>
      </w:ins>
      <w:ins w:id="24" w:author="Leonardo Murta" w:date="2013-03-07T16:22:00Z">
        <w:r w:rsidR="0000562F">
          <w:rPr>
            <w:rFonts w:eastAsia="Calibri"/>
            <w:b/>
            <w:szCs w:val="18"/>
          </w:rPr>
          <w:t xml:space="preserve"> and theoretical</w:t>
        </w:r>
      </w:ins>
      <w:ins w:id="25" w:author="Kohwalter" w:date="2013-03-07T15:11:00Z">
        <w:r w:rsidR="002E6713">
          <w:rPr>
            <w:rFonts w:eastAsia="Calibri"/>
            <w:b/>
            <w:szCs w:val="18"/>
          </w:rPr>
          <w:t xml:space="preserve"> aspects of the software production.</w:t>
        </w:r>
      </w:ins>
      <w:ins w:id="26" w:author="Kohwalter" w:date="2013-03-07T15:12:00Z">
        <w:r w:rsidR="002E6713">
          <w:rPr>
            <w:rFonts w:eastAsia="Calibri"/>
            <w:b/>
            <w:szCs w:val="18"/>
          </w:rPr>
          <w:t xml:space="preserve"> </w:t>
        </w:r>
        <w:proofErr w:type="gramStart"/>
        <w:r w:rsidR="002E6713">
          <w:rPr>
            <w:rFonts w:eastAsia="Calibri"/>
            <w:b/>
            <w:szCs w:val="18"/>
          </w:rPr>
          <w:t xml:space="preserve">Teaching </w:t>
        </w:r>
      </w:ins>
      <w:ins w:id="27" w:author="Leonardo Murta" w:date="2013-03-07T16:31:00Z">
        <w:r w:rsidR="007A6790">
          <w:rPr>
            <w:rFonts w:eastAsia="Calibri"/>
            <w:b/>
            <w:szCs w:val="18"/>
          </w:rPr>
          <w:t>s</w:t>
        </w:r>
      </w:ins>
      <w:ins w:id="28" w:author="Kohwalter" w:date="2013-03-07T15:12:00Z">
        <w:del w:id="29" w:author="Leonardo Murta" w:date="2013-03-07T16:31:00Z">
          <w:r w:rsidR="002E6713" w:rsidDel="007A6790">
            <w:rPr>
              <w:rFonts w:eastAsia="Calibri"/>
              <w:b/>
              <w:szCs w:val="18"/>
            </w:rPr>
            <w:delText>S</w:delText>
          </w:r>
        </w:del>
        <w:r w:rsidR="002E6713">
          <w:rPr>
            <w:rFonts w:eastAsia="Calibri"/>
            <w:b/>
            <w:szCs w:val="18"/>
          </w:rPr>
          <w:t xml:space="preserve">oftware </w:t>
        </w:r>
      </w:ins>
      <w:ins w:id="30" w:author="Leonardo Murta" w:date="2013-03-07T16:31:00Z">
        <w:r w:rsidR="007A6790">
          <w:rPr>
            <w:rFonts w:eastAsia="Calibri"/>
            <w:b/>
            <w:szCs w:val="18"/>
          </w:rPr>
          <w:t>e</w:t>
        </w:r>
      </w:ins>
      <w:ins w:id="31" w:author="Kohwalter" w:date="2013-03-07T15:12:00Z">
        <w:del w:id="32" w:author="Leonardo Murta" w:date="2013-03-07T16:31:00Z">
          <w:r w:rsidR="002E6713" w:rsidDel="007A6790">
            <w:rPr>
              <w:rFonts w:eastAsia="Calibri"/>
              <w:b/>
              <w:szCs w:val="18"/>
            </w:rPr>
            <w:delText>E</w:delText>
          </w:r>
        </w:del>
        <w:r w:rsidR="002E6713">
          <w:rPr>
            <w:rFonts w:eastAsia="Calibri"/>
            <w:b/>
            <w:szCs w:val="18"/>
          </w:rPr>
          <w:t xml:space="preserve">ngineering </w:t>
        </w:r>
      </w:ins>
      <w:ins w:id="33" w:author="Kohwalter" w:date="2013-03-07T15:13:00Z">
        <w:r w:rsidR="002E6713">
          <w:rPr>
            <w:rFonts w:eastAsia="Calibri"/>
            <w:b/>
            <w:szCs w:val="18"/>
          </w:rPr>
          <w:t>is</w:t>
        </w:r>
      </w:ins>
      <w:ins w:id="34" w:author="Kohwalter" w:date="2013-03-07T15:12:00Z">
        <w:r w:rsidR="002E6713">
          <w:rPr>
            <w:rFonts w:eastAsia="Calibri"/>
            <w:b/>
            <w:szCs w:val="18"/>
          </w:rPr>
          <w:t xml:space="preserve"> usually done by theoretic </w:t>
        </w:r>
      </w:ins>
      <w:r w:rsidR="00007FB9">
        <w:rPr>
          <w:rFonts w:eastAsia="Calibri"/>
          <w:b/>
          <w:szCs w:val="18"/>
        </w:rPr>
        <w:t>classes</w:t>
      </w:r>
      <w:ins w:id="35" w:author="Kohwalter" w:date="2013-03-07T15:12:00Z">
        <w:r w:rsidR="002E6713">
          <w:rPr>
            <w:rFonts w:eastAsia="Calibri"/>
            <w:b/>
            <w:szCs w:val="18"/>
          </w:rPr>
          <w:t xml:space="preserve"> with few </w:t>
        </w:r>
        <w:del w:id="36" w:author="Leonardo Murta" w:date="2013-03-07T16:22:00Z">
          <w:r w:rsidR="002E6713" w:rsidDel="0000562F">
            <w:rPr>
              <w:rFonts w:eastAsia="Calibri"/>
              <w:b/>
              <w:szCs w:val="18"/>
            </w:rPr>
            <w:delText>implementation</w:delText>
          </w:r>
        </w:del>
      </w:ins>
      <w:ins w:id="37" w:author="Leonardo Murta" w:date="2013-03-07T16:22:00Z">
        <w:r w:rsidR="0000562F">
          <w:rPr>
            <w:rFonts w:eastAsia="Calibri"/>
            <w:b/>
            <w:szCs w:val="18"/>
          </w:rPr>
          <w:t>practical</w:t>
        </w:r>
      </w:ins>
      <w:ins w:id="38" w:author="Kohwalter" w:date="2013-03-07T15:12:00Z">
        <w:r w:rsidR="002E6713">
          <w:rPr>
            <w:rFonts w:eastAsia="Calibri"/>
            <w:b/>
            <w:szCs w:val="18"/>
          </w:rPr>
          <w:t xml:space="preserve"> exercises</w:t>
        </w:r>
        <w:proofErr w:type="gramEnd"/>
        <w:r w:rsidR="002E6713">
          <w:rPr>
            <w:rFonts w:eastAsia="Calibri"/>
            <w:b/>
            <w:szCs w:val="18"/>
          </w:rPr>
          <w:t>.</w:t>
        </w:r>
      </w:ins>
      <w:ins w:id="39" w:author="Kohwalter" w:date="2013-03-07T15:13:00Z">
        <w:r w:rsidR="002E6713">
          <w:rPr>
            <w:rFonts w:eastAsia="Calibri"/>
            <w:b/>
            <w:szCs w:val="18"/>
          </w:rPr>
          <w:t xml:space="preserve"> To </w:t>
        </w:r>
      </w:ins>
      <w:ins w:id="40" w:author="Kohwalter" w:date="2013-03-07T15:14:00Z">
        <w:r w:rsidR="002E6713">
          <w:rPr>
            <w:rFonts w:eastAsia="Calibri"/>
            <w:b/>
            <w:szCs w:val="18"/>
          </w:rPr>
          <w:t xml:space="preserve">circumvent this problem, </w:t>
        </w:r>
        <w:del w:id="41" w:author="Leonardo Murta" w:date="2013-03-07T16:23:00Z">
          <w:r w:rsidR="002E6713" w:rsidDel="0000562F">
            <w:rPr>
              <w:rFonts w:eastAsia="Calibri"/>
              <w:b/>
              <w:szCs w:val="18"/>
            </w:rPr>
            <w:delText>practical</w:delText>
          </w:r>
        </w:del>
      </w:ins>
      <w:ins w:id="42" w:author="Leonardo Murta" w:date="2013-03-07T16:23:00Z">
        <w:r w:rsidR="0000562F">
          <w:rPr>
            <w:rFonts w:eastAsia="Calibri"/>
            <w:b/>
            <w:szCs w:val="18"/>
          </w:rPr>
          <w:t>a raising</w:t>
        </w:r>
      </w:ins>
      <w:ins w:id="43" w:author="Kohwalter" w:date="2013-03-07T15:14:00Z">
        <w:r w:rsidR="002E6713">
          <w:rPr>
            <w:rFonts w:eastAsia="Calibri"/>
            <w:b/>
            <w:szCs w:val="18"/>
          </w:rPr>
          <w:t xml:space="preserve"> </w:t>
        </w:r>
      </w:ins>
      <w:ins w:id="44" w:author="Kohwalter" w:date="2013-03-07T15:15:00Z">
        <w:r w:rsidR="002E6713">
          <w:rPr>
            <w:rFonts w:eastAsia="Calibri"/>
            <w:b/>
            <w:szCs w:val="18"/>
          </w:rPr>
          <w:t>approach</w:t>
        </w:r>
      </w:ins>
      <w:ins w:id="45" w:author="Leonardo Murta" w:date="2013-03-07T16:23:00Z">
        <w:r w:rsidR="0000562F">
          <w:rPr>
            <w:rFonts w:eastAsia="Calibri"/>
            <w:b/>
            <w:szCs w:val="18"/>
          </w:rPr>
          <w:t xml:space="preserve"> consists on</w:t>
        </w:r>
      </w:ins>
      <w:ins w:id="46" w:author="Leonardo Murta" w:date="2013-03-07T16:24:00Z">
        <w:r w:rsidR="0000562F">
          <w:rPr>
            <w:rFonts w:eastAsia="Calibri"/>
            <w:b/>
            <w:szCs w:val="18"/>
          </w:rPr>
          <w:t xml:space="preserve"> </w:t>
        </w:r>
      </w:ins>
      <w:ins w:id="47" w:author="Kohwalter" w:date="2013-03-07T15:15:00Z">
        <w:del w:id="48" w:author="Leonardo Murta" w:date="2013-03-07T16:23:00Z">
          <w:r w:rsidR="002E6713" w:rsidDel="0000562F">
            <w:rPr>
              <w:rFonts w:eastAsia="Calibri"/>
              <w:b/>
              <w:szCs w:val="18"/>
            </w:rPr>
            <w:delText>es were</w:delText>
          </w:r>
        </w:del>
      </w:ins>
      <w:ins w:id="49" w:author="Kohwalter" w:date="2013-03-07T15:14:00Z">
        <w:del w:id="50" w:author="Leonardo Murta" w:date="2013-03-07T16:23:00Z">
          <w:r w:rsidR="002E6713" w:rsidDel="0000562F">
            <w:rPr>
              <w:rFonts w:eastAsia="Calibri"/>
              <w:b/>
              <w:szCs w:val="18"/>
            </w:rPr>
            <w:delText xml:space="preserve"> considered by the means</w:delText>
          </w:r>
        </w:del>
      </w:ins>
      <w:ins w:id="51" w:author="Leonardo Murta" w:date="2013-03-07T16:23:00Z">
        <w:r w:rsidR="0000562F">
          <w:rPr>
            <w:rFonts w:eastAsia="Calibri"/>
            <w:b/>
            <w:szCs w:val="18"/>
          </w:rPr>
          <w:t>the adoption</w:t>
        </w:r>
      </w:ins>
      <w:ins w:id="52" w:author="Kohwalter" w:date="2013-03-07T15:14:00Z">
        <w:r w:rsidR="002E6713">
          <w:rPr>
            <w:rFonts w:eastAsia="Calibri"/>
            <w:b/>
            <w:szCs w:val="18"/>
          </w:rPr>
          <w:t xml:space="preserve"> of </w:t>
        </w:r>
        <w:del w:id="53" w:author="Leonardo Murta" w:date="2013-03-07T16:48:00Z">
          <w:r w:rsidR="002E6713" w:rsidDel="009A33A9">
            <w:rPr>
              <w:rFonts w:eastAsia="Calibri"/>
              <w:b/>
              <w:szCs w:val="18"/>
            </w:rPr>
            <w:delText xml:space="preserve">serious </w:delText>
          </w:r>
        </w:del>
      </w:ins>
      <w:ins w:id="54" w:author="Kohwalter" w:date="2013-03-07T15:15:00Z">
        <w:r w:rsidR="002E6713">
          <w:rPr>
            <w:rFonts w:eastAsia="Calibri"/>
            <w:b/>
            <w:szCs w:val="18"/>
          </w:rPr>
          <w:t>g</w:t>
        </w:r>
      </w:ins>
      <w:ins w:id="55" w:author="Kohwalter" w:date="2013-03-07T15:14:00Z">
        <w:r w:rsidR="002E6713">
          <w:rPr>
            <w:rFonts w:eastAsia="Calibri"/>
            <w:b/>
            <w:szCs w:val="18"/>
          </w:rPr>
          <w:t>ames</w:t>
        </w:r>
      </w:ins>
      <w:ins w:id="56" w:author="Kohwalter" w:date="2013-03-07T15:15:00Z">
        <w:r w:rsidR="002E6713">
          <w:rPr>
            <w:rFonts w:eastAsia="Calibri"/>
            <w:b/>
            <w:szCs w:val="18"/>
          </w:rPr>
          <w:t>.</w:t>
        </w:r>
      </w:ins>
      <w:r w:rsidRPr="00975E62">
        <w:rPr>
          <w:rFonts w:eastAsia="Calibri"/>
          <w:b/>
          <w:szCs w:val="18"/>
        </w:rPr>
        <w:t xml:space="preserve"> </w:t>
      </w:r>
      <w:ins w:id="57" w:author="Kohwalter" w:date="2013-03-07T13:16:00Z">
        <w:r w:rsidR="002E6713">
          <w:rPr>
            <w:rFonts w:eastAsia="Calibri"/>
            <w:b/>
            <w:szCs w:val="18"/>
          </w:rPr>
          <w:t xml:space="preserve">In </w:t>
        </w:r>
        <w:del w:id="58" w:author="Leonardo Murta" w:date="2013-03-07T16:48:00Z">
          <w:r w:rsidR="002E6713" w:rsidDel="009A33A9">
            <w:rPr>
              <w:rFonts w:eastAsia="Calibri"/>
              <w:b/>
              <w:szCs w:val="18"/>
            </w:rPr>
            <w:delText>serious</w:delText>
          </w:r>
        </w:del>
      </w:ins>
      <w:ins w:id="59" w:author="Leonardo Murta" w:date="2013-03-07T16:48:00Z">
        <w:r w:rsidR="009A33A9">
          <w:rPr>
            <w:rFonts w:eastAsia="Calibri"/>
            <w:b/>
            <w:szCs w:val="18"/>
          </w:rPr>
          <w:t>software engineering</w:t>
        </w:r>
      </w:ins>
      <w:ins w:id="60" w:author="Kohwalter" w:date="2013-03-07T13:16:00Z">
        <w:r w:rsidR="002E6713">
          <w:rPr>
            <w:rFonts w:eastAsia="Calibri"/>
            <w:b/>
            <w:szCs w:val="18"/>
          </w:rPr>
          <w:t xml:space="preserve"> games</w:t>
        </w:r>
      </w:ins>
      <w:r w:rsidR="00007FB9">
        <w:rPr>
          <w:rFonts w:eastAsia="Calibri"/>
          <w:b/>
          <w:szCs w:val="18"/>
        </w:rPr>
        <w:t>,</w:t>
      </w:r>
      <w:ins w:id="61" w:author="Kohwalter" w:date="2013-03-07T13:16:00Z">
        <w:r w:rsidR="009E60C0">
          <w:rPr>
            <w:rFonts w:eastAsia="Calibri"/>
            <w:b/>
            <w:szCs w:val="18"/>
          </w:rPr>
          <w:t xml:space="preserve"> decisions are key factors to transmit knowledge</w:t>
        </w:r>
        <w:del w:id="62" w:author="Leonardo Murta" w:date="2013-03-07T16:48:00Z">
          <w:r w:rsidR="009E60C0" w:rsidDel="009A33A9">
            <w:rPr>
              <w:rFonts w:eastAsia="Calibri"/>
              <w:b/>
              <w:szCs w:val="18"/>
            </w:rPr>
            <w:delText xml:space="preserve"> to the player</w:delText>
          </w:r>
        </w:del>
        <w:r w:rsidR="009E60C0">
          <w:rPr>
            <w:rFonts w:eastAsia="Calibri"/>
            <w:b/>
            <w:szCs w:val="18"/>
          </w:rPr>
          <w:t xml:space="preserve">. </w:t>
        </w:r>
      </w:ins>
      <w:ins w:id="63" w:author="Kohwalter" w:date="2013-03-07T15:08:00Z">
        <w:r w:rsidR="002E6713">
          <w:rPr>
            <w:rFonts w:eastAsia="Calibri"/>
            <w:b/>
            <w:szCs w:val="18"/>
          </w:rPr>
          <w:t xml:space="preserve">However, mistakes </w:t>
        </w:r>
      </w:ins>
      <w:r w:rsidR="00007FB9">
        <w:rPr>
          <w:rFonts w:eastAsia="Calibri"/>
          <w:b/>
          <w:szCs w:val="18"/>
        </w:rPr>
        <w:t xml:space="preserve">made by wrong decisions </w:t>
      </w:r>
      <w:ins w:id="64" w:author="Kohwalter" w:date="2013-03-07T15:08:00Z">
        <w:r w:rsidR="002E6713">
          <w:rPr>
            <w:rFonts w:eastAsia="Calibri"/>
            <w:b/>
            <w:szCs w:val="18"/>
          </w:rPr>
          <w:t xml:space="preserve">may jeopardize the learning process, </w:t>
        </w:r>
      </w:ins>
      <w:ins w:id="65" w:author="Kohwalter" w:date="2013-03-07T15:09:00Z">
        <w:r w:rsidR="002E6713">
          <w:rPr>
            <w:rFonts w:eastAsia="Calibri"/>
            <w:b/>
            <w:szCs w:val="18"/>
          </w:rPr>
          <w:t>especially</w:t>
        </w:r>
      </w:ins>
      <w:ins w:id="66" w:author="Kohwalter" w:date="2013-03-07T15:08:00Z">
        <w:r w:rsidR="002E6713">
          <w:rPr>
            <w:rFonts w:eastAsia="Calibri"/>
            <w:b/>
            <w:szCs w:val="18"/>
          </w:rPr>
          <w:t xml:space="preserve"> when reproducing </w:t>
        </w:r>
      </w:ins>
      <w:ins w:id="67" w:author="Kohwalter" w:date="2013-03-07T15:15:00Z">
        <w:r w:rsidR="002E6713">
          <w:rPr>
            <w:rFonts w:eastAsia="Calibri"/>
            <w:b/>
            <w:szCs w:val="18"/>
          </w:rPr>
          <w:t>its</w:t>
        </w:r>
      </w:ins>
      <w:ins w:id="68" w:author="Kohwalter" w:date="2013-03-07T15:08:00Z">
        <w:r w:rsidR="002E6713">
          <w:rPr>
            <w:rFonts w:eastAsia="Calibri"/>
            <w:b/>
            <w:szCs w:val="18"/>
          </w:rPr>
          <w:t xml:space="preserve"> effects is not </w:t>
        </w:r>
      </w:ins>
      <w:ins w:id="69" w:author="Kohwalter" w:date="2013-03-07T15:15:00Z">
        <w:r w:rsidR="002E6713">
          <w:rPr>
            <w:rFonts w:eastAsia="Calibri"/>
            <w:b/>
            <w:szCs w:val="18"/>
          </w:rPr>
          <w:t xml:space="preserve">a </w:t>
        </w:r>
      </w:ins>
      <w:ins w:id="70" w:author="Kohwalter" w:date="2013-03-07T15:08:00Z">
        <w:r w:rsidR="002E6713">
          <w:rPr>
            <w:rFonts w:eastAsia="Calibri"/>
            <w:b/>
            <w:szCs w:val="18"/>
          </w:rPr>
          <w:t>viable</w:t>
        </w:r>
      </w:ins>
      <w:ins w:id="71" w:author="Kohwalter" w:date="2013-03-07T15:15:00Z">
        <w:r w:rsidR="002E6713">
          <w:rPr>
            <w:rFonts w:eastAsia="Calibri"/>
            <w:b/>
            <w:szCs w:val="18"/>
          </w:rPr>
          <w:t xml:space="preserve"> option</w:t>
        </w:r>
      </w:ins>
      <w:ins w:id="72" w:author="Kohwalter" w:date="2013-03-07T15:08:00Z">
        <w:r w:rsidR="002E6713">
          <w:rPr>
            <w:rFonts w:eastAsia="Calibri"/>
            <w:b/>
            <w:szCs w:val="18"/>
          </w:rPr>
          <w:t xml:space="preserve">. </w:t>
        </w:r>
      </w:ins>
      <w:ins w:id="73" w:author="Kohwalter" w:date="2013-03-07T13:16:00Z">
        <w:r w:rsidR="009E60C0" w:rsidRPr="00975E62">
          <w:rPr>
            <w:rFonts w:eastAsia="Calibri"/>
            <w:b/>
            <w:szCs w:val="18"/>
          </w:rPr>
          <w:t>W</w:t>
        </w:r>
        <w:r w:rsidR="009E60C0">
          <w:rPr>
            <w:rFonts w:eastAsia="Calibri"/>
            <w:b/>
            <w:szCs w:val="18"/>
          </w:rPr>
          <w:t>ith this in mind, w</w:t>
        </w:r>
        <w:r w:rsidR="009E60C0" w:rsidRPr="00975E62">
          <w:rPr>
            <w:rFonts w:eastAsia="Calibri"/>
            <w:b/>
            <w:szCs w:val="18"/>
          </w:rPr>
          <w:t xml:space="preserve">e </w:t>
        </w:r>
      </w:ins>
      <w:r w:rsidR="00150EE2" w:rsidRPr="00975E62">
        <w:rPr>
          <w:rFonts w:eastAsia="Calibri"/>
          <w:b/>
          <w:szCs w:val="18"/>
        </w:rPr>
        <w:t xml:space="preserve">introduce a novel approach based on provenance concepts </w:t>
      </w:r>
      <w:del w:id="74" w:author="Leonardo Murta" w:date="2013-03-07T16:25:00Z">
        <w:r w:rsidR="00150EE2" w:rsidRPr="00975E62" w:rsidDel="00647086">
          <w:rPr>
            <w:rFonts w:eastAsia="Calibri"/>
            <w:b/>
            <w:szCs w:val="18"/>
          </w:rPr>
          <w:delText xml:space="preserve">in order </w:delText>
        </w:r>
      </w:del>
      <w:r w:rsidR="00150EE2" w:rsidRPr="00975E62">
        <w:rPr>
          <w:rFonts w:eastAsia="Calibri"/>
          <w:b/>
          <w:szCs w:val="18"/>
        </w:rPr>
        <w:t xml:space="preserve">to </w:t>
      </w:r>
      <w:del w:id="75" w:author="Leonardo Murta" w:date="2013-03-07T16:48:00Z">
        <w:r w:rsidR="00150EE2" w:rsidRPr="00975E62" w:rsidDel="009A33A9">
          <w:rPr>
            <w:rFonts w:eastAsia="Calibri"/>
            <w:b/>
            <w:szCs w:val="18"/>
          </w:rPr>
          <w:delText xml:space="preserve">model and </w:delText>
        </w:r>
      </w:del>
      <w:del w:id="76" w:author="Leonardo Murta" w:date="2013-03-07T16:49:00Z">
        <w:r w:rsidR="00150EE2" w:rsidRPr="00975E62" w:rsidDel="009A33A9">
          <w:rPr>
            <w:rFonts w:eastAsia="Calibri"/>
            <w:b/>
            <w:szCs w:val="18"/>
          </w:rPr>
          <w:delText>represent</w:delText>
        </w:r>
      </w:del>
      <w:ins w:id="77" w:author="Leonardo Murta" w:date="2013-03-07T16:49:00Z">
        <w:r w:rsidR="009A33A9">
          <w:rPr>
            <w:rFonts w:eastAsia="Calibri"/>
            <w:b/>
            <w:szCs w:val="18"/>
          </w:rPr>
          <w:t>present</w:t>
        </w:r>
      </w:ins>
      <w:r w:rsidR="00150EE2" w:rsidRPr="00975E62">
        <w:rPr>
          <w:rFonts w:eastAsia="Calibri"/>
          <w:b/>
          <w:szCs w:val="18"/>
        </w:rPr>
        <w:t xml:space="preserve"> </w:t>
      </w:r>
      <w:ins w:id="78" w:author="Kohwalter" w:date="2013-03-07T13:59:00Z">
        <w:del w:id="79" w:author="Leonardo Murta" w:date="2013-03-07T16:25:00Z">
          <w:r w:rsidR="00173EDC" w:rsidDel="00647086">
            <w:rPr>
              <w:rFonts w:eastAsia="Calibri"/>
              <w:b/>
              <w:szCs w:val="18"/>
            </w:rPr>
            <w:delText xml:space="preserve">game </w:delText>
          </w:r>
        </w:del>
      </w:ins>
      <w:ins w:id="80" w:author="Kohwalter" w:date="2013-03-07T13:17:00Z">
        <w:del w:id="81" w:author="Leonardo Murta" w:date="2013-03-07T16:25:00Z">
          <w:r w:rsidR="00D53AC5" w:rsidDel="00647086">
            <w:rPr>
              <w:rFonts w:eastAsia="Calibri"/>
              <w:b/>
              <w:szCs w:val="18"/>
            </w:rPr>
            <w:delText>data</w:delText>
          </w:r>
        </w:del>
      </w:ins>
      <w:ins w:id="82" w:author="Leonardo Murta" w:date="2013-03-07T16:25:00Z">
        <w:r w:rsidR="00647086">
          <w:rPr>
            <w:rFonts w:eastAsia="Calibri"/>
            <w:b/>
            <w:szCs w:val="18"/>
          </w:rPr>
          <w:t xml:space="preserve">the </w:t>
        </w:r>
      </w:ins>
      <w:ins w:id="83" w:author="Leonardo Murta" w:date="2013-03-07T16:26:00Z">
        <w:r w:rsidR="00647086">
          <w:rPr>
            <w:rFonts w:eastAsia="Calibri"/>
            <w:b/>
            <w:szCs w:val="18"/>
          </w:rPr>
          <w:t>decisions</w:t>
        </w:r>
      </w:ins>
      <w:ins w:id="84" w:author="Leonardo Murta" w:date="2013-03-07T16:25:00Z">
        <w:r w:rsidR="00647086">
          <w:rPr>
            <w:rFonts w:eastAsia="Calibri"/>
            <w:b/>
            <w:szCs w:val="18"/>
          </w:rPr>
          <w:t xml:space="preserve"> and effects</w:t>
        </w:r>
      </w:ins>
      <w:ins w:id="85" w:author="Leonardo Murta" w:date="2013-03-07T16:27:00Z">
        <w:r w:rsidR="00016999">
          <w:rPr>
            <w:rFonts w:eastAsia="Calibri"/>
            <w:b/>
            <w:szCs w:val="18"/>
          </w:rPr>
          <w:t xml:space="preserve"> of such decisions</w:t>
        </w:r>
      </w:ins>
      <w:ins w:id="86" w:author="Leonardo Murta" w:date="2013-03-07T16:25:00Z">
        <w:r w:rsidR="00016999">
          <w:rPr>
            <w:rFonts w:eastAsia="Calibri"/>
            <w:b/>
            <w:szCs w:val="18"/>
          </w:rPr>
          <w:t xml:space="preserve"> when learning via</w:t>
        </w:r>
        <w:r w:rsidR="00647086">
          <w:rPr>
            <w:rFonts w:eastAsia="Calibri"/>
            <w:b/>
            <w:szCs w:val="18"/>
          </w:rPr>
          <w:t xml:space="preserve"> games</w:t>
        </w:r>
      </w:ins>
      <w:del w:id="87" w:author="Kohwalter" w:date="2013-03-07T13:59:00Z">
        <w:r w:rsidR="00150EE2" w:rsidRPr="00975E62" w:rsidDel="00173EDC">
          <w:rPr>
            <w:rFonts w:eastAsia="Calibri"/>
            <w:b/>
            <w:szCs w:val="18"/>
          </w:rPr>
          <w:delText xml:space="preserve">a game </w:delText>
        </w:r>
      </w:del>
      <w:del w:id="88" w:author="Kohwalter" w:date="2013-03-07T13:18:00Z">
        <w:r w:rsidR="00150EE2" w:rsidRPr="00975E62" w:rsidDel="00D53AC5">
          <w:rPr>
            <w:rFonts w:eastAsia="Calibri"/>
            <w:b/>
            <w:szCs w:val="18"/>
          </w:rPr>
          <w:delText>flow</w:delText>
        </w:r>
      </w:del>
      <w:del w:id="89" w:author="Leonardo Murta" w:date="2013-03-07T16:25:00Z">
        <w:r w:rsidR="00150EE2" w:rsidDel="00647086">
          <w:rPr>
            <w:rFonts w:eastAsia="Calibri"/>
            <w:b/>
            <w:szCs w:val="18"/>
          </w:rPr>
          <w:delText xml:space="preserve">, containing </w:delText>
        </w:r>
      </w:del>
      <w:ins w:id="90" w:author="Kohwalter" w:date="2013-03-07T13:55:00Z">
        <w:del w:id="91" w:author="Leonardo Murta" w:date="2013-03-07T16:25:00Z">
          <w:r w:rsidR="00CF27CA" w:rsidDel="00647086">
            <w:rPr>
              <w:rFonts w:eastAsia="Calibri"/>
              <w:b/>
              <w:szCs w:val="18"/>
            </w:rPr>
            <w:delText xml:space="preserve">the </w:delText>
          </w:r>
        </w:del>
      </w:ins>
      <w:del w:id="92" w:author="Leonardo Murta" w:date="2013-03-07T16:25:00Z">
        <w:r w:rsidR="00150EE2" w:rsidDel="00647086">
          <w:rPr>
            <w:rFonts w:eastAsia="Calibri"/>
            <w:b/>
            <w:szCs w:val="18"/>
          </w:rPr>
          <w:delText>all actions and decisions made throughout the game</w:delText>
        </w:r>
      </w:del>
      <w:r w:rsidR="00150EE2" w:rsidRPr="00975E62">
        <w:rPr>
          <w:rFonts w:eastAsia="Calibri"/>
          <w:b/>
          <w:szCs w:val="18"/>
        </w:rPr>
        <w:t>.</w:t>
      </w:r>
      <w:r w:rsidR="00150EE2">
        <w:rPr>
          <w:rFonts w:eastAsia="Calibri"/>
          <w:b/>
          <w:szCs w:val="18"/>
        </w:rPr>
        <w:t xml:space="preserve"> </w:t>
      </w:r>
      <w:r w:rsidR="00150EE2" w:rsidRPr="00975E62">
        <w:rPr>
          <w:rFonts w:eastAsia="Calibri"/>
          <w:b/>
          <w:szCs w:val="18"/>
        </w:rPr>
        <w:t xml:space="preserve">We </w:t>
      </w:r>
      <w:ins w:id="93" w:author="Leonardo Murta" w:date="2013-03-07T16:49:00Z">
        <w:r w:rsidR="009A33A9">
          <w:rPr>
            <w:rFonts w:eastAsia="Calibri"/>
            <w:b/>
            <w:szCs w:val="18"/>
          </w:rPr>
          <w:t xml:space="preserve">extract provenance during software engineering game execution </w:t>
        </w:r>
      </w:ins>
      <w:del w:id="94" w:author="Leonardo Murta" w:date="2013-03-07T16:50:00Z">
        <w:r w:rsidR="00150EE2" w:rsidRPr="00975E62" w:rsidDel="009A33A9">
          <w:rPr>
            <w:rFonts w:eastAsia="Calibri"/>
            <w:b/>
            <w:szCs w:val="18"/>
          </w:rPr>
          <w:delText>model the game data and map it to provenance</w:delText>
        </w:r>
        <w:r w:rsidR="00007FB9" w:rsidDel="009A33A9">
          <w:rPr>
            <w:rFonts w:eastAsia="Calibri"/>
            <w:b/>
            <w:szCs w:val="18"/>
          </w:rPr>
          <w:delText>,</w:delText>
        </w:r>
      </w:del>
      <w:ins w:id="95" w:author="Leonardo Murta" w:date="2013-03-07T16:50:00Z">
        <w:r w:rsidR="009A33A9">
          <w:rPr>
            <w:rFonts w:eastAsia="Calibri"/>
            <w:b/>
            <w:szCs w:val="18"/>
          </w:rPr>
          <w:t>and</w:t>
        </w:r>
      </w:ins>
      <w:r w:rsidR="00150EE2" w:rsidRPr="00975E62">
        <w:rPr>
          <w:rFonts w:eastAsia="Calibri"/>
          <w:b/>
          <w:szCs w:val="18"/>
        </w:rPr>
        <w:t xml:space="preserve"> </w:t>
      </w:r>
      <w:del w:id="96" w:author="Leonardo Murta" w:date="2013-03-07T16:50:00Z">
        <w:r w:rsidR="00150EE2" w:rsidRPr="00975E62" w:rsidDel="009A33A9">
          <w:rPr>
            <w:rFonts w:eastAsia="Calibri"/>
            <w:b/>
            <w:szCs w:val="18"/>
          </w:rPr>
          <w:delText>generat</w:delText>
        </w:r>
        <w:r w:rsidR="00007FB9" w:rsidDel="009A33A9">
          <w:rPr>
            <w:rFonts w:eastAsia="Calibri"/>
            <w:b/>
            <w:szCs w:val="18"/>
          </w:rPr>
          <w:delText>ing</w:delText>
        </w:r>
        <w:r w:rsidR="00150EE2" w:rsidRPr="00975E62" w:rsidDel="009A33A9">
          <w:rPr>
            <w:rFonts w:eastAsia="Calibri"/>
            <w:b/>
            <w:szCs w:val="18"/>
          </w:rPr>
          <w:delText xml:space="preserve"> </w:delText>
        </w:r>
      </w:del>
      <w:ins w:id="97" w:author="Leonardo Murta" w:date="2013-03-07T16:50:00Z">
        <w:r w:rsidR="009A33A9" w:rsidRPr="00975E62">
          <w:rPr>
            <w:rFonts w:eastAsia="Calibri"/>
            <w:b/>
            <w:szCs w:val="18"/>
          </w:rPr>
          <w:t>generat</w:t>
        </w:r>
        <w:r w:rsidR="009A33A9">
          <w:rPr>
            <w:rFonts w:eastAsia="Calibri"/>
            <w:b/>
            <w:szCs w:val="18"/>
          </w:rPr>
          <w:t>e</w:t>
        </w:r>
        <w:r w:rsidR="009A33A9" w:rsidRPr="00975E62">
          <w:rPr>
            <w:rFonts w:eastAsia="Calibri"/>
            <w:b/>
            <w:szCs w:val="18"/>
          </w:rPr>
          <w:t xml:space="preserve"> </w:t>
        </w:r>
      </w:ins>
      <w:r w:rsidR="00150EE2" w:rsidRPr="00975E62">
        <w:rPr>
          <w:rFonts w:eastAsia="Calibri"/>
          <w:b/>
          <w:szCs w:val="18"/>
        </w:rPr>
        <w:t xml:space="preserve">a provenance graph </w:t>
      </w:r>
      <w:del w:id="98" w:author="Kohwalter" w:date="2013-03-07T13:24:00Z">
        <w:r w:rsidR="00150EE2" w:rsidRPr="00975E62" w:rsidDel="0006515F">
          <w:rPr>
            <w:rFonts w:eastAsia="Calibri"/>
            <w:b/>
            <w:szCs w:val="18"/>
          </w:rPr>
          <w:delText>for analysis</w:delText>
        </w:r>
      </w:del>
      <w:ins w:id="99" w:author="Kohwalter" w:date="2013-03-07T13:24:00Z">
        <w:r w:rsidR="0006515F">
          <w:rPr>
            <w:rFonts w:eastAsia="Calibri"/>
            <w:b/>
            <w:szCs w:val="18"/>
          </w:rPr>
          <w:t xml:space="preserve">that </w:t>
        </w:r>
        <w:proofErr w:type="gramStart"/>
        <w:r w:rsidR="0006515F">
          <w:rPr>
            <w:rFonts w:eastAsia="Calibri"/>
            <w:b/>
            <w:szCs w:val="18"/>
          </w:rPr>
          <w:t>can be used</w:t>
        </w:r>
        <w:proofErr w:type="gramEnd"/>
        <w:r w:rsidR="0006515F">
          <w:rPr>
            <w:rFonts w:eastAsia="Calibri"/>
            <w:b/>
            <w:szCs w:val="18"/>
          </w:rPr>
          <w:t xml:space="preserve"> for a broader range of analysis</w:t>
        </w:r>
      </w:ins>
      <w:r w:rsidR="00150EE2" w:rsidRPr="00975E62">
        <w:rPr>
          <w:rFonts w:eastAsia="Calibri"/>
          <w:b/>
          <w:szCs w:val="18"/>
        </w:rPr>
        <w:t xml:space="preserve">. </w:t>
      </w:r>
      <w:del w:id="100" w:author="Leonardo Murta" w:date="2013-03-07T16:28:00Z">
        <w:r w:rsidR="00150EE2" w:rsidRPr="00975E62" w:rsidDel="00016999">
          <w:rPr>
            <w:rFonts w:eastAsia="Calibri"/>
            <w:b/>
            <w:szCs w:val="18"/>
          </w:rPr>
          <w:delText>As a proof of concept, we also instantiated our proposed framework and graph generation in a Software Engineering game, allowing players to identify their mistakes and learn through them by analyzing the generated provenance graph from collected gameplay data.</w:delText>
        </w:r>
        <w:r w:rsidR="00CE27C7" w:rsidDel="00016999">
          <w:rPr>
            <w:rFonts w:eastAsia="Calibri"/>
            <w:b/>
            <w:szCs w:val="18"/>
          </w:rPr>
          <w:delText xml:space="preserve"> </w:delText>
        </w:r>
        <w:r w:rsidRPr="00975E62" w:rsidDel="00016999">
          <w:rPr>
            <w:bCs/>
            <w:i/>
            <w:iCs/>
          </w:rPr>
          <w:delText>(Abstract)</w:delText>
        </w:r>
      </w:del>
    </w:p>
    <w:p w14:paraId="73E816EB" w14:textId="77777777" w:rsidR="00975E62" w:rsidRPr="00975E62" w:rsidRDefault="00975E62" w:rsidP="00975E62">
      <w:pPr>
        <w:spacing w:after="120"/>
        <w:rPr>
          <w:b/>
          <w:i/>
          <w:szCs w:val="18"/>
        </w:rPr>
      </w:pPr>
      <w:proofErr w:type="gramStart"/>
      <w:r w:rsidRPr="00975E62">
        <w:rPr>
          <w:b/>
          <w:i/>
          <w:szCs w:val="18"/>
        </w:rPr>
        <w:t xml:space="preserve">Keywords-component; </w:t>
      </w:r>
      <w:del w:id="101" w:author="Kohwalter" w:date="2013-03-07T15:17:00Z">
        <w:r w:rsidRPr="00975E62" w:rsidDel="002E6713">
          <w:rPr>
            <w:rFonts w:eastAsia="Calibri"/>
            <w:b/>
            <w:i/>
            <w:szCs w:val="18"/>
          </w:rPr>
          <w:delText>Game Technology</w:delText>
        </w:r>
      </w:del>
      <w:ins w:id="102" w:author="Kohwalter" w:date="2013-03-07T15:17:00Z">
        <w:r w:rsidR="002E6713">
          <w:rPr>
            <w:rFonts w:eastAsia="Calibri"/>
            <w:b/>
            <w:i/>
            <w:szCs w:val="18"/>
          </w:rPr>
          <w:t>Software Engineering</w:t>
        </w:r>
      </w:ins>
      <w:r w:rsidRPr="00975E62">
        <w:rPr>
          <w:rFonts w:eastAsia="Calibri"/>
          <w:b/>
          <w:i/>
          <w:szCs w:val="18"/>
        </w:rPr>
        <w:t>; Provenance; education</w:t>
      </w:r>
      <w:del w:id="103" w:author="Leonardo Murta" w:date="2013-03-07T16:32:00Z">
        <w:r w:rsidRPr="00975E62" w:rsidDel="00FE3EC7">
          <w:rPr>
            <w:rFonts w:eastAsia="Calibri"/>
            <w:b/>
            <w:i/>
            <w:szCs w:val="18"/>
          </w:rPr>
          <w:delText>; game analysis; action flow; graph; storytelling</w:delText>
        </w:r>
      </w:del>
      <w:del w:id="104" w:author="Kohwalter" w:date="2013-03-06T17:55:00Z">
        <w:r w:rsidRPr="00975E62" w:rsidDel="002242DC">
          <w:rPr>
            <w:rFonts w:eastAsia="Calibri"/>
            <w:b/>
            <w:i/>
            <w:szCs w:val="18"/>
          </w:rPr>
          <w:delText>; learning</w:delText>
        </w:r>
      </w:del>
      <w:r w:rsidRPr="00975E62">
        <w:rPr>
          <w:rFonts w:eastAsia="Calibri"/>
          <w:b/>
          <w:i/>
          <w:szCs w:val="18"/>
        </w:rPr>
        <w:t>.</w:t>
      </w:r>
      <w:proofErr w:type="gramEnd"/>
    </w:p>
    <w:p w14:paraId="29C41AFA" w14:textId="77777777" w:rsidR="00975E62" w:rsidRPr="00975E62" w:rsidRDefault="00975E62" w:rsidP="00A03E84">
      <w:pPr>
        <w:pStyle w:val="Heading1"/>
      </w:pPr>
      <w:r w:rsidRPr="00A03E84">
        <w:t>I</w:t>
      </w:r>
      <w:r w:rsidR="00A03E84">
        <w:t>ntroduction</w:t>
      </w:r>
    </w:p>
    <w:p w14:paraId="634BBF10" w14:textId="11D8E88C" w:rsidR="000D6212" w:rsidRDefault="000D6212" w:rsidP="000D6212">
      <w:pPr>
        <w:ind w:firstLine="216"/>
        <w:rPr>
          <w:ins w:id="105" w:author="Kohwalter" w:date="2013-03-07T15:31:00Z"/>
          <w:sz w:val="20"/>
          <w:szCs w:val="20"/>
        </w:rPr>
      </w:pPr>
      <w:ins w:id="106" w:author="Kohwalter" w:date="2013-03-07T15:21:00Z">
        <w:r>
          <w:rPr>
            <w:rFonts w:eastAsia="Calibri"/>
            <w:sz w:val="20"/>
            <w:szCs w:val="20"/>
          </w:rPr>
          <w:t>In Software Engineering, the traditional teaching consists of lectures and pra</w:t>
        </w:r>
      </w:ins>
      <w:ins w:id="107" w:author="Kohwalter" w:date="2013-03-07T15:22:00Z">
        <w:r>
          <w:rPr>
            <w:rFonts w:eastAsia="Calibri"/>
            <w:sz w:val="20"/>
            <w:szCs w:val="20"/>
          </w:rPr>
          <w:t>c</w:t>
        </w:r>
      </w:ins>
      <w:ins w:id="108" w:author="Kohwalter" w:date="2013-03-07T15:21:00Z">
        <w:r>
          <w:rPr>
            <w:rFonts w:eastAsia="Calibri"/>
            <w:sz w:val="20"/>
            <w:szCs w:val="20"/>
          </w:rPr>
          <w:t>tical work</w:t>
        </w:r>
      </w:ins>
      <w:ins w:id="109" w:author="Kohwalter" w:date="2013-03-07T15:22:00Z">
        <w:r>
          <w:rPr>
            <w:rFonts w:eastAsia="Calibri"/>
            <w:sz w:val="20"/>
            <w:szCs w:val="20"/>
          </w:rPr>
          <w:t xml:space="preserve"> with the intent of using theory learned in the class in order to aid understanding. However, these practical works usually do</w:t>
        </w:r>
        <w:del w:id="110" w:author="Leonardo Murta" w:date="2013-03-07T16:29:00Z">
          <w:r w:rsidDel="00016999">
            <w:rPr>
              <w:rFonts w:eastAsia="Calibri"/>
              <w:sz w:val="20"/>
              <w:szCs w:val="20"/>
            </w:rPr>
            <w:delText>es</w:delText>
          </w:r>
        </w:del>
        <w:r>
          <w:rPr>
            <w:rFonts w:eastAsia="Calibri"/>
            <w:sz w:val="20"/>
            <w:szCs w:val="20"/>
          </w:rPr>
          <w:t xml:space="preserve"> not stimulate the student</w:t>
        </w:r>
      </w:ins>
      <w:ins w:id="111" w:author="Kohwalter" w:date="2013-03-07T15:23:00Z">
        <w:r>
          <w:rPr>
            <w:rFonts w:eastAsia="Calibri"/>
            <w:sz w:val="20"/>
            <w:szCs w:val="20"/>
          </w:rPr>
          <w:t xml:space="preserve">’s interest. In order to solve this problem, </w:t>
        </w:r>
        <w:del w:id="112" w:author="Leonardo Murta" w:date="2013-03-07T17:02:00Z">
          <w:r w:rsidDel="00A60756">
            <w:rPr>
              <w:rFonts w:eastAsia="Calibri"/>
              <w:sz w:val="20"/>
              <w:szCs w:val="20"/>
            </w:rPr>
            <w:delText xml:space="preserve">serious </w:delText>
          </w:r>
        </w:del>
        <w:r>
          <w:rPr>
            <w:rFonts w:eastAsia="Calibri"/>
            <w:sz w:val="20"/>
            <w:szCs w:val="20"/>
          </w:rPr>
          <w:t xml:space="preserve">games </w:t>
        </w:r>
      </w:ins>
      <w:ins w:id="113" w:author="Kohwalter" w:date="2013-03-07T15:24:00Z">
        <w:r w:rsidR="00B27E34"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B27E34" w:rsidRPr="00975E62">
          <w:rPr>
            <w:sz w:val="20"/>
            <w:szCs w:val="20"/>
          </w:rPr>
          <w:fldChar w:fldCharType="separate"/>
        </w:r>
        <w:r w:rsidRPr="00E715DC">
          <w:rPr>
            <w:sz w:val="20"/>
          </w:rPr>
          <w:t>[1]</w:t>
        </w:r>
        <w:r w:rsidR="00B27E34" w:rsidRPr="00975E62">
          <w:rPr>
            <w:sz w:val="20"/>
            <w:szCs w:val="20"/>
          </w:rPr>
          <w:fldChar w:fldCharType="end"/>
        </w:r>
        <w:r>
          <w:rPr>
            <w:sz w:val="20"/>
            <w:szCs w:val="20"/>
          </w:rPr>
          <w:t xml:space="preserve"> </w:t>
        </w:r>
      </w:ins>
      <w:ins w:id="114" w:author="Kohwalter" w:date="2013-03-07T15:23:00Z">
        <w:r w:rsidRPr="00975E62">
          <w:rPr>
            <w:sz w:val="20"/>
            <w:szCs w:val="20"/>
          </w:rPr>
          <w:t xml:space="preserve">have been used for aiding students to learn and understand concepts taught in classrooms </w:t>
        </w:r>
        <w:r w:rsidR="00B27E34"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27E34" w:rsidRPr="00975E62">
          <w:rPr>
            <w:sz w:val="20"/>
            <w:szCs w:val="20"/>
          </w:rPr>
          <w:fldChar w:fldCharType="separate"/>
        </w:r>
        <w:r w:rsidRPr="002242DC">
          <w:t>[3, 18]</w:t>
        </w:r>
        <w:r w:rsidR="00B27E34" w:rsidRPr="00975E62">
          <w:rPr>
            <w:sz w:val="20"/>
            <w:szCs w:val="20"/>
          </w:rPr>
          <w:fldChar w:fldCharType="end"/>
        </w:r>
        <w:r w:rsidRPr="00975E62">
          <w:rPr>
            <w:sz w:val="20"/>
            <w:szCs w:val="20"/>
          </w:rPr>
          <w:t xml:space="preserve"> </w:t>
        </w:r>
        <w:del w:id="115" w:author="Leonardo Murta" w:date="2013-03-07T16:30:00Z">
          <w:r w:rsidRPr="00975E62" w:rsidDel="007A6790">
            <w:rPr>
              <w:sz w:val="20"/>
              <w:szCs w:val="20"/>
            </w:rPr>
            <w:delText>due to their</w:delText>
          </w:r>
        </w:del>
      </w:ins>
      <w:ins w:id="116" w:author="Leonardo Murta" w:date="2013-03-07T16:30:00Z">
        <w:r w:rsidR="007A6790">
          <w:rPr>
            <w:sz w:val="20"/>
            <w:szCs w:val="20"/>
          </w:rPr>
          <w:t>by</w:t>
        </w:r>
      </w:ins>
      <w:ins w:id="117" w:author="Kohwalter" w:date="2013-03-07T15:23:00Z">
        <w:r w:rsidRPr="00975E62">
          <w:rPr>
            <w:sz w:val="20"/>
            <w:szCs w:val="20"/>
          </w:rPr>
          <w:t xml:space="preserve"> stimulating curiosity </w:t>
        </w:r>
        <w:del w:id="118" w:author="Leonardo Murta" w:date="2013-03-07T16:30:00Z">
          <w:r w:rsidRPr="00975E62" w:rsidDel="007A6790">
            <w:rPr>
              <w:sz w:val="20"/>
              <w:szCs w:val="20"/>
            </w:rPr>
            <w:delText xml:space="preserve">characteristic </w:delText>
          </w:r>
        </w:del>
        <w:r w:rsidRPr="00975E62">
          <w:rPr>
            <w:sz w:val="20"/>
            <w:szCs w:val="20"/>
          </w:rPr>
          <w:t xml:space="preserve">and </w:t>
        </w:r>
        <w:del w:id="119" w:author="Leonardo Murta" w:date="2013-03-07T16:30:00Z">
          <w:r w:rsidRPr="00975E62" w:rsidDel="007A6790">
            <w:rPr>
              <w:sz w:val="20"/>
              <w:szCs w:val="20"/>
            </w:rPr>
            <w:delText xml:space="preserve">for </w:delText>
          </w:r>
        </w:del>
        <w:r w:rsidRPr="00975E62">
          <w:rPr>
            <w:sz w:val="20"/>
            <w:szCs w:val="20"/>
          </w:rPr>
          <w:t xml:space="preserve">providing motivation for learning </w:t>
        </w:r>
        <w:r w:rsidR="00B27E34"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27E34" w:rsidRPr="00975E62">
          <w:rPr>
            <w:sz w:val="20"/>
            <w:szCs w:val="20"/>
          </w:rPr>
          <w:fldChar w:fldCharType="separate"/>
        </w:r>
        <w:r w:rsidRPr="002242DC">
          <w:t>[22]</w:t>
        </w:r>
        <w:r w:rsidR="00B27E34" w:rsidRPr="00975E62">
          <w:rPr>
            <w:sz w:val="20"/>
            <w:szCs w:val="20"/>
          </w:rPr>
          <w:fldChar w:fldCharType="end"/>
        </w:r>
        <w:r w:rsidRPr="00975E62">
          <w:rPr>
            <w:sz w:val="20"/>
            <w:szCs w:val="20"/>
          </w:rPr>
          <w:t xml:space="preserve">. </w:t>
        </w:r>
      </w:ins>
    </w:p>
    <w:p w14:paraId="6BEDA546" w14:textId="77777777" w:rsidR="000D6212" w:rsidDel="000D6212" w:rsidRDefault="000D6212" w:rsidP="00E33C8F">
      <w:pPr>
        <w:ind w:firstLine="216"/>
        <w:rPr>
          <w:ins w:id="120" w:author="Kohwalter" w:date="2013-03-07T15:23:00Z"/>
          <w:del w:id="121" w:author="Kohwalter" w:date="2013-03-07T15:23:00Z"/>
          <w:sz w:val="20"/>
          <w:szCs w:val="20"/>
        </w:rPr>
      </w:pPr>
      <w:ins w:id="122" w:author="Kohwalter" w:date="2013-03-07T15:23:00Z">
        <w:del w:id="123" w:author="Kohwalter" w:date="2013-03-07T15:31:00Z">
          <w:r w:rsidRPr="00975E62" w:rsidDel="00E33C8F">
            <w:rPr>
              <w:sz w:val="20"/>
              <w:szCs w:val="20"/>
            </w:rPr>
            <w:delText>Understanding the educational results obtained in a serious game is important to assimilate the knowledge and concepts</w:delText>
          </w:r>
        </w:del>
        <w:del w:id="124" w:author="Kohwalter" w:date="2013-03-07T15:29:00Z">
          <w:r w:rsidRPr="00975E62" w:rsidDel="000D6212">
            <w:rPr>
              <w:sz w:val="20"/>
              <w:szCs w:val="20"/>
            </w:rPr>
            <w:delText xml:space="preserve"> passed in the game</w:delText>
          </w:r>
        </w:del>
        <w:del w:id="125" w:author="Kohwalter" w:date="2013-03-07T15:31:00Z">
          <w:r w:rsidRPr="00975E62" w:rsidDel="00E33C8F">
            <w:rPr>
              <w:sz w:val="20"/>
              <w:szCs w:val="20"/>
            </w:rPr>
            <w:delText xml:space="preserve">. </w:delText>
          </w:r>
        </w:del>
      </w:ins>
    </w:p>
    <w:p w14:paraId="16EA4DD1" w14:textId="404221F5" w:rsidR="005831A5" w:rsidRDefault="000D6212">
      <w:pPr>
        <w:ind w:firstLine="216"/>
        <w:rPr>
          <w:del w:id="126" w:author="Kohwalter" w:date="2013-03-06T17:53:00Z"/>
          <w:sz w:val="20"/>
          <w:szCs w:val="20"/>
        </w:rPr>
      </w:pPr>
      <w:ins w:id="127" w:author="Kohwalter" w:date="2013-03-07T15:30:00Z">
        <w:r>
          <w:rPr>
            <w:rFonts w:eastAsia="Calibri"/>
            <w:sz w:val="20"/>
            <w:szCs w:val="20"/>
          </w:rPr>
          <w:t xml:space="preserve">However, </w:t>
        </w:r>
      </w:ins>
      <w:del w:id="128" w:author="Kohwalter" w:date="2013-03-07T15:28:00Z">
        <w:r w:rsidR="00975E62" w:rsidRPr="00975E62" w:rsidDel="000D6212">
          <w:rPr>
            <w:rFonts w:eastAsia="Calibri"/>
            <w:sz w:val="20"/>
            <w:szCs w:val="20"/>
          </w:rPr>
          <w:delText xml:space="preserve">The </w:delText>
        </w:r>
      </w:del>
      <w:ins w:id="129" w:author="Kohwalter" w:date="2013-03-07T15:28:00Z">
        <w:r>
          <w:rPr>
            <w:rFonts w:eastAsia="Calibri"/>
            <w:sz w:val="20"/>
            <w:szCs w:val="20"/>
          </w:rPr>
          <w:t>t</w:t>
        </w:r>
        <w:r w:rsidRPr="00975E62">
          <w:rPr>
            <w:rFonts w:eastAsia="Calibri"/>
            <w:sz w:val="20"/>
            <w:szCs w:val="20"/>
          </w:rPr>
          <w:t xml:space="preserve">he </w:t>
        </w:r>
      </w:ins>
      <w:r w:rsidR="00975E62" w:rsidRPr="00975E62">
        <w:rPr>
          <w:rFonts w:eastAsia="Calibri"/>
          <w:sz w:val="20"/>
          <w:szCs w:val="20"/>
        </w:rPr>
        <w:t xml:space="preserve">conclusion of a </w:t>
      </w:r>
      <w:ins w:id="130" w:author="Kohwalter" w:date="2013-03-07T15:28:00Z">
        <w:del w:id="131" w:author="Leonardo Murta" w:date="2013-03-07T16:30:00Z">
          <w:r w:rsidDel="007A6790">
            <w:rPr>
              <w:rFonts w:eastAsia="Calibri"/>
              <w:sz w:val="20"/>
              <w:szCs w:val="20"/>
            </w:rPr>
            <w:delText>serious</w:delText>
          </w:r>
        </w:del>
        <w:del w:id="132" w:author="Leonardo Murta" w:date="2013-03-07T17:04:00Z">
          <w:r w:rsidDel="00F857CB">
            <w:rPr>
              <w:rFonts w:eastAsia="Calibri"/>
              <w:sz w:val="20"/>
              <w:szCs w:val="20"/>
            </w:rPr>
            <w:delText xml:space="preserve"> </w:delText>
          </w:r>
        </w:del>
      </w:ins>
      <w:r w:rsidR="00975E62" w:rsidRPr="00975E62">
        <w:rPr>
          <w:rFonts w:eastAsia="Calibri"/>
          <w:sz w:val="20"/>
          <w:szCs w:val="20"/>
        </w:rPr>
        <w:t xml:space="preserve">game session derives from a series of decisions and actions made </w:t>
      </w:r>
      <w:del w:id="133" w:author="Kohwalter" w:date="2013-03-07T15:33:00Z">
        <w:r w:rsidR="00975E62" w:rsidRPr="00975E62" w:rsidDel="00E33C8F">
          <w:rPr>
            <w:rFonts w:eastAsia="Calibri"/>
            <w:sz w:val="20"/>
            <w:szCs w:val="20"/>
          </w:rPr>
          <w:delText xml:space="preserve">during </w:delText>
        </w:r>
      </w:del>
      <w:ins w:id="134" w:author="Kohwalter" w:date="2013-03-07T15:33:00Z">
        <w:r w:rsidR="00E33C8F">
          <w:rPr>
            <w:rFonts w:eastAsia="Calibri"/>
            <w:sz w:val="20"/>
            <w:szCs w:val="20"/>
          </w:rPr>
          <w:t>throughout</w:t>
        </w:r>
        <w:r w:rsidR="00E33C8F" w:rsidRPr="00975E62">
          <w:rPr>
            <w:rFonts w:eastAsia="Calibri"/>
            <w:sz w:val="20"/>
            <w:szCs w:val="20"/>
          </w:rPr>
          <w:t xml:space="preserve"> </w:t>
        </w:r>
      </w:ins>
      <w:r w:rsidR="00975E62" w:rsidRPr="00975E62">
        <w:rPr>
          <w:rFonts w:eastAsia="Calibri"/>
          <w:sz w:val="20"/>
          <w:szCs w:val="20"/>
        </w:rPr>
        <w:t xml:space="preserve">the game. In many situations, analyzing and understanding </w:t>
      </w:r>
      <w:ins w:id="135" w:author="Kohwalter" w:date="2013-03-07T15:37:00Z">
        <w:r w:rsidR="00E33C8F">
          <w:rPr>
            <w:rFonts w:eastAsia="Calibri"/>
            <w:sz w:val="20"/>
            <w:szCs w:val="20"/>
          </w:rPr>
          <w:t xml:space="preserve">the </w:t>
        </w:r>
      </w:ins>
      <w:del w:id="136" w:author="Kohwalter" w:date="2013-03-07T15:30:00Z">
        <w:r w:rsidR="00975E62" w:rsidRPr="00975E62" w:rsidDel="000D6212">
          <w:rPr>
            <w:rFonts w:eastAsia="Calibri"/>
            <w:sz w:val="20"/>
            <w:szCs w:val="20"/>
          </w:rPr>
          <w:delText xml:space="preserve">the </w:delText>
        </w:r>
      </w:del>
      <w:r w:rsidR="00975E62" w:rsidRPr="00975E62">
        <w:rPr>
          <w:rFonts w:eastAsia="Calibri"/>
          <w:sz w:val="20"/>
          <w:szCs w:val="20"/>
        </w:rPr>
        <w:t xml:space="preserve">events, mistakes, and flows of a concrete game play may be useful for understanding the achieved results. </w:t>
      </w:r>
      <w:del w:id="137" w:author="Kohwalter" w:date="2013-03-06T17:53:00Z">
        <w:r w:rsidR="00975E62" w:rsidRPr="00975E62" w:rsidDel="002242DC">
          <w:rPr>
            <w:sz w:val="20"/>
            <w:szCs w:val="20"/>
          </w:rPr>
          <w:delText xml:space="preserve">Traditional games are limited in terms of analysis of the obtained results and do not allow the player to comprehend the story development throughout the game. </w:delText>
        </w:r>
      </w:del>
    </w:p>
    <w:p w14:paraId="35B8073E" w14:textId="32DD5D15" w:rsidR="005831A5" w:rsidRDefault="00975E62">
      <w:pPr>
        <w:ind w:firstLine="216"/>
        <w:rPr>
          <w:ins w:id="138" w:author="Kohwalter" w:date="2013-03-07T15:31:00Z"/>
          <w:sz w:val="20"/>
          <w:szCs w:val="20"/>
        </w:rPr>
      </w:pPr>
      <w:del w:id="139" w:author="Kohwalter" w:date="2013-03-06T17:53:00Z">
        <w:r w:rsidRPr="00975E62" w:rsidDel="002242DC">
          <w:rPr>
            <w:sz w:val="20"/>
            <w:szCs w:val="20"/>
          </w:rPr>
          <w:delText>In many cases, t</w:delText>
        </w:r>
      </w:del>
      <w:ins w:id="140" w:author="Kohwalter" w:date="2013-03-06T17:53:00Z">
        <w:r w:rsidR="002242DC">
          <w:rPr>
            <w:sz w:val="20"/>
            <w:szCs w:val="20"/>
          </w:rPr>
          <w:t>T</w:t>
        </w:r>
      </w:ins>
      <w:r w:rsidRPr="00975E62">
        <w:rPr>
          <w:sz w:val="20"/>
          <w:szCs w:val="20"/>
        </w:rPr>
        <w:t>h</w:t>
      </w:r>
      <w:del w:id="141" w:author="Kohwalter" w:date="2013-03-06T17:53:00Z">
        <w:r w:rsidRPr="00975E62" w:rsidDel="002242DC">
          <w:rPr>
            <w:sz w:val="20"/>
            <w:szCs w:val="20"/>
          </w:rPr>
          <w:delText>e</w:delText>
        </w:r>
      </w:del>
      <w:ins w:id="142" w:author="Kohwalter" w:date="2013-03-07T15:31:00Z">
        <w:r w:rsidR="000D6212">
          <w:rPr>
            <w:sz w:val="20"/>
            <w:szCs w:val="20"/>
          </w:rPr>
          <w:t>is</w:t>
        </w:r>
      </w:ins>
      <w:del w:id="143" w:author="Kohwalter" w:date="2013-03-07T15:31:00Z">
        <w:r w:rsidRPr="00975E62" w:rsidDel="000D6212">
          <w:rPr>
            <w:sz w:val="20"/>
            <w:szCs w:val="20"/>
          </w:rPr>
          <w:delText xml:space="preserve"> game flow</w:delText>
        </w:r>
      </w:del>
      <w:r w:rsidRPr="00975E62">
        <w:rPr>
          <w:sz w:val="20"/>
          <w:szCs w:val="20"/>
        </w:rPr>
        <w:t xml:space="preserve"> analysis is </w:t>
      </w:r>
      <w:ins w:id="144" w:author="Kohwalter" w:date="2013-03-07T15:38:00Z">
        <w:r w:rsidR="00E33C8F">
          <w:rPr>
            <w:sz w:val="20"/>
            <w:szCs w:val="20"/>
          </w:rPr>
          <w:t xml:space="preserve">also </w:t>
        </w:r>
      </w:ins>
      <w:r w:rsidRPr="00975E62">
        <w:rPr>
          <w:sz w:val="20"/>
          <w:szCs w:val="20"/>
        </w:rPr>
        <w:t>fundamental for detecting symptoms of problems that occurred due to wrong decision-making</w:t>
      </w:r>
      <w:ins w:id="145" w:author="Kohwalter" w:date="2013-03-07T15:33:00Z">
        <w:r w:rsidR="00E33C8F">
          <w:rPr>
            <w:sz w:val="20"/>
            <w:szCs w:val="20"/>
          </w:rPr>
          <w:t xml:space="preserve"> and to know if the </w:t>
        </w:r>
        <w:del w:id="146" w:author="Leonardo Murta" w:date="2013-03-07T17:05:00Z">
          <w:r w:rsidR="00E33C8F" w:rsidDel="003C1A61">
            <w:rPr>
              <w:sz w:val="20"/>
              <w:szCs w:val="20"/>
            </w:rPr>
            <w:delText>player</w:delText>
          </w:r>
        </w:del>
      </w:ins>
      <w:ins w:id="147" w:author="Leonardo Murta" w:date="2013-03-07T17:05:00Z">
        <w:r w:rsidR="003C1A61">
          <w:rPr>
            <w:sz w:val="20"/>
            <w:szCs w:val="20"/>
          </w:rPr>
          <w:t>student</w:t>
        </w:r>
      </w:ins>
      <w:ins w:id="148" w:author="Kohwalter" w:date="2013-03-07T15:33:00Z">
        <w:r w:rsidR="00E33C8F">
          <w:rPr>
            <w:sz w:val="20"/>
            <w:szCs w:val="20"/>
          </w:rPr>
          <w:t xml:space="preserve"> learned </w:t>
        </w:r>
      </w:ins>
      <w:ins w:id="149" w:author="Kohwalter" w:date="2013-03-07T16:00:00Z">
        <w:r w:rsidR="00DA152E">
          <w:rPr>
            <w:sz w:val="20"/>
            <w:szCs w:val="20"/>
          </w:rPr>
          <w:t>the concepts present in the game</w:t>
        </w:r>
      </w:ins>
      <w:del w:id="150" w:author="Kohwalter" w:date="2013-03-07T12:50:00Z">
        <w:r w:rsidRPr="00975E62" w:rsidDel="0052183F">
          <w:rPr>
            <w:sz w:val="20"/>
            <w:szCs w:val="20"/>
          </w:rPr>
          <w:delText xml:space="preserve"> or even bad gameplay project</w:delText>
        </w:r>
      </w:del>
      <w:r w:rsidRPr="00975E62">
        <w:rPr>
          <w:sz w:val="20"/>
          <w:szCs w:val="20"/>
        </w:rPr>
        <w:t xml:space="preserve">. </w:t>
      </w:r>
    </w:p>
    <w:p w14:paraId="6FFAB7D4" w14:textId="3AF64F3B" w:rsidR="00BA48DA" w:rsidRDefault="00975E62" w:rsidP="002242DC">
      <w:pPr>
        <w:ind w:firstLine="216"/>
        <w:rPr>
          <w:sz w:val="20"/>
          <w:szCs w:val="20"/>
        </w:rPr>
      </w:pPr>
      <w:r w:rsidRPr="00975E62">
        <w:rPr>
          <w:sz w:val="20"/>
          <w:szCs w:val="20"/>
        </w:rPr>
        <w:t xml:space="preserve">Without </w:t>
      </w:r>
      <w:del w:id="151" w:author="Kohwalter" w:date="2013-03-07T15:34:00Z">
        <w:r w:rsidRPr="00975E62" w:rsidDel="00E33C8F">
          <w:rPr>
            <w:sz w:val="20"/>
            <w:szCs w:val="20"/>
          </w:rPr>
          <w:delText>it</w:delText>
        </w:r>
      </w:del>
      <w:ins w:id="152" w:author="Kohwalter" w:date="2013-03-07T15:34:00Z">
        <w:r w:rsidR="00E33C8F">
          <w:rPr>
            <w:sz w:val="20"/>
            <w:szCs w:val="20"/>
          </w:rPr>
          <w:t>th</w:t>
        </w:r>
      </w:ins>
      <w:ins w:id="153" w:author="Kohwalter" w:date="2013-03-07T15:38:00Z">
        <w:r w:rsidR="00E33C8F">
          <w:rPr>
            <w:sz w:val="20"/>
            <w:szCs w:val="20"/>
          </w:rPr>
          <w:t>e</w:t>
        </w:r>
      </w:ins>
      <w:ins w:id="154" w:author="Kohwalter" w:date="2013-03-07T15:34:00Z">
        <w:r w:rsidR="00E33C8F">
          <w:rPr>
            <w:sz w:val="20"/>
            <w:szCs w:val="20"/>
          </w:rPr>
          <w:t xml:space="preserve"> game flow analysis</w:t>
        </w:r>
      </w:ins>
      <w:r w:rsidRPr="00975E62">
        <w:rPr>
          <w:sz w:val="20"/>
          <w:szCs w:val="20"/>
        </w:rPr>
        <w:t xml:space="preserve">, the </w:t>
      </w:r>
      <w:del w:id="155" w:author="Leonardo Murta" w:date="2013-03-07T17:05:00Z">
        <w:r w:rsidRPr="00975E62" w:rsidDel="00436226">
          <w:rPr>
            <w:sz w:val="20"/>
            <w:szCs w:val="20"/>
          </w:rPr>
          <w:delText xml:space="preserve">player </w:delText>
        </w:r>
      </w:del>
      <w:ins w:id="156" w:author="Leonardo Murta" w:date="2013-03-07T17:05:00Z">
        <w:r w:rsidR="00436226">
          <w:rPr>
            <w:sz w:val="20"/>
            <w:szCs w:val="20"/>
          </w:rPr>
          <w:t>student</w:t>
        </w:r>
        <w:r w:rsidR="00436226" w:rsidRPr="00975E62">
          <w:rPr>
            <w:sz w:val="20"/>
            <w:szCs w:val="20"/>
          </w:rPr>
          <w:t xml:space="preserve"> </w:t>
        </w:r>
      </w:ins>
      <w:r w:rsidRPr="00975E62">
        <w:rPr>
          <w:sz w:val="20"/>
          <w:szCs w:val="20"/>
        </w:rPr>
        <w:t xml:space="preserve">would be required to play the game again and make different decisions to intuitively guess which ones were not </w:t>
      </w:r>
      <w:del w:id="157" w:author="Kohwalter" w:date="2013-03-07T13:02:00Z">
        <w:r w:rsidRPr="00975E62" w:rsidDel="00C839F7">
          <w:rPr>
            <w:sz w:val="20"/>
            <w:szCs w:val="20"/>
          </w:rPr>
          <w:delText xml:space="preserve">adequate </w:delText>
        </w:r>
      </w:del>
      <w:del w:id="158" w:author="Kohwalter" w:date="2013-03-07T12:51:00Z">
        <w:r w:rsidRPr="00975E62" w:rsidDel="0052183F">
          <w:rPr>
            <w:sz w:val="20"/>
            <w:szCs w:val="20"/>
          </w:rPr>
          <w:delText>to the</w:delText>
        </w:r>
      </w:del>
      <w:del w:id="159" w:author="Kohwalter" w:date="2013-03-07T13:02:00Z">
        <w:r w:rsidRPr="00975E62" w:rsidDel="00C839F7">
          <w:rPr>
            <w:sz w:val="20"/>
            <w:szCs w:val="20"/>
          </w:rPr>
          <w:delText xml:space="preserve"> situation</w:delText>
        </w:r>
      </w:del>
      <w:ins w:id="160" w:author="Kohwalter" w:date="2013-03-07T13:02:00Z">
        <w:r w:rsidR="00C839F7">
          <w:rPr>
            <w:sz w:val="20"/>
            <w:szCs w:val="20"/>
          </w:rPr>
          <w:t>relevant to the situation</w:t>
        </w:r>
      </w:ins>
      <w:r w:rsidRPr="00975E62">
        <w:rPr>
          <w:sz w:val="20"/>
          <w:szCs w:val="20"/>
        </w:rPr>
        <w:t xml:space="preserve">. However, depending on the game dynamics and its complexity, reproducing the same state can be unviable, making it difficult </w:t>
      </w:r>
      <w:del w:id="161" w:author="Kohwalter" w:date="2013-03-07T13:03:00Z">
        <w:r w:rsidRPr="00975E62" w:rsidDel="00C839F7">
          <w:rPr>
            <w:sz w:val="20"/>
            <w:szCs w:val="20"/>
          </w:rPr>
          <w:delText xml:space="preserve">to replay </w:delText>
        </w:r>
      </w:del>
      <w:del w:id="162" w:author="Kohwalter" w:date="2013-03-06T17:54:00Z">
        <w:r w:rsidRPr="00975E62" w:rsidDel="002242DC">
          <w:rPr>
            <w:sz w:val="20"/>
            <w:szCs w:val="20"/>
          </w:rPr>
          <w:delText xml:space="preserve">and </w:delText>
        </w:r>
      </w:del>
      <w:ins w:id="163" w:author="Kohwalter" w:date="2013-03-06T17:54:00Z">
        <w:r w:rsidR="002242DC">
          <w:rPr>
            <w:sz w:val="20"/>
            <w:szCs w:val="20"/>
          </w:rPr>
          <w:t>to</w:t>
        </w:r>
        <w:r w:rsidR="002242DC" w:rsidRPr="00975E62">
          <w:rPr>
            <w:sz w:val="20"/>
            <w:szCs w:val="20"/>
          </w:rPr>
          <w:t xml:space="preserve"> </w:t>
        </w:r>
      </w:ins>
      <w:r w:rsidRPr="00975E62">
        <w:rPr>
          <w:sz w:val="20"/>
          <w:szCs w:val="20"/>
        </w:rPr>
        <w:t xml:space="preserve">try new solutions. </w:t>
      </w:r>
    </w:p>
    <w:p w14:paraId="006B25D9" w14:textId="2293B6EE" w:rsidR="00BA48DA" w:rsidRDefault="00D938A8" w:rsidP="00D938A8">
      <w:pPr>
        <w:ind w:firstLine="216"/>
        <w:rPr>
          <w:sz w:val="20"/>
          <w:szCs w:val="20"/>
        </w:rPr>
      </w:pPr>
      <w:r>
        <w:rPr>
          <w:sz w:val="20"/>
          <w:szCs w:val="20"/>
        </w:rPr>
        <w:t>With this in mind, the goal of this paper is to improve</w:t>
      </w:r>
      <w:r w:rsidR="00975E62" w:rsidRPr="00975E62">
        <w:rPr>
          <w:sz w:val="20"/>
          <w:szCs w:val="20"/>
        </w:rPr>
        <w:t xml:space="preserve"> </w:t>
      </w:r>
      <w:del w:id="164" w:author="Kohwalter" w:date="2013-03-06T18:10:00Z">
        <w:r w:rsidR="00975E62" w:rsidRPr="00975E62" w:rsidDel="000D0511">
          <w:rPr>
            <w:sz w:val="20"/>
            <w:szCs w:val="20"/>
          </w:rPr>
          <w:delText xml:space="preserve">the player’s </w:delText>
        </w:r>
      </w:del>
      <w:del w:id="165" w:author="Kohwalter" w:date="2013-03-07T13:33:00Z">
        <w:r w:rsidR="00975E62" w:rsidRPr="00975E62" w:rsidDel="00B028C4">
          <w:rPr>
            <w:sz w:val="20"/>
            <w:szCs w:val="20"/>
          </w:rPr>
          <w:delText xml:space="preserve">understanding of </w:delText>
        </w:r>
      </w:del>
      <w:r w:rsidR="00975E62" w:rsidRPr="00975E62">
        <w:rPr>
          <w:sz w:val="20"/>
          <w:szCs w:val="20"/>
        </w:rPr>
        <w:t>the</w:t>
      </w:r>
      <w:ins w:id="166" w:author="Kohwalter" w:date="2013-03-07T13:33:00Z">
        <w:r w:rsidR="00B028C4">
          <w:rPr>
            <w:sz w:val="20"/>
            <w:szCs w:val="20"/>
          </w:rPr>
          <w:t xml:space="preserve"> </w:t>
        </w:r>
      </w:ins>
      <w:ins w:id="167" w:author="Leonardo Murta" w:date="2013-03-07T17:06:00Z">
        <w:r w:rsidR="006C6CAB">
          <w:rPr>
            <w:sz w:val="20"/>
            <w:szCs w:val="20"/>
          </w:rPr>
          <w:t xml:space="preserve">software engineering </w:t>
        </w:r>
      </w:ins>
      <w:ins w:id="168" w:author="Kohwalter" w:date="2013-03-07T13:33:00Z">
        <w:r w:rsidR="00B028C4">
          <w:rPr>
            <w:sz w:val="20"/>
            <w:szCs w:val="20"/>
          </w:rPr>
          <w:t>learning process</w:t>
        </w:r>
      </w:ins>
      <w:ins w:id="169" w:author="Kohwalter" w:date="2013-03-07T13:34:00Z">
        <w:r w:rsidR="00B028C4">
          <w:rPr>
            <w:sz w:val="20"/>
            <w:szCs w:val="20"/>
          </w:rPr>
          <w:t xml:space="preserve"> by </w:t>
        </w:r>
      </w:ins>
      <w:ins w:id="170" w:author="Leonardo Murta" w:date="2013-03-07T17:07:00Z">
        <w:r w:rsidR="00A7455C">
          <w:rPr>
            <w:sz w:val="20"/>
            <w:szCs w:val="20"/>
          </w:rPr>
          <w:t xml:space="preserve">making the </w:t>
        </w:r>
      </w:ins>
      <w:ins w:id="171" w:author="Kohwalter" w:date="2013-03-07T13:35:00Z">
        <w:del w:id="172" w:author="Leonardo Murta" w:date="2013-03-07T17:07:00Z">
          <w:r w:rsidR="00B028C4" w:rsidDel="00A7455C">
            <w:rPr>
              <w:sz w:val="20"/>
              <w:szCs w:val="20"/>
            </w:rPr>
            <w:delText xml:space="preserve">representing </w:delText>
          </w:r>
        </w:del>
      </w:ins>
      <w:ins w:id="173" w:author="Kohwalter" w:date="2013-03-07T13:36:00Z">
        <w:del w:id="174" w:author="Leonardo Murta" w:date="2013-03-07T17:07:00Z">
          <w:r w:rsidR="00B028C4" w:rsidDel="00690D6B">
            <w:rPr>
              <w:sz w:val="20"/>
              <w:szCs w:val="20"/>
            </w:rPr>
            <w:delText>the transmitted</w:delText>
          </w:r>
        </w:del>
      </w:ins>
      <w:ins w:id="175" w:author="Leonardo Murta" w:date="2013-03-07T17:07:00Z">
        <w:r w:rsidR="00690D6B">
          <w:rPr>
            <w:sz w:val="20"/>
            <w:szCs w:val="20"/>
          </w:rPr>
          <w:t>tacit</w:t>
        </w:r>
      </w:ins>
      <w:ins w:id="176" w:author="Kohwalter" w:date="2013-03-07T13:36:00Z">
        <w:r w:rsidR="00B028C4">
          <w:rPr>
            <w:sz w:val="20"/>
            <w:szCs w:val="20"/>
          </w:rPr>
          <w:t xml:space="preserve"> </w:t>
        </w:r>
      </w:ins>
      <w:ins w:id="177" w:author="Kohwalter" w:date="2013-03-07T13:35:00Z">
        <w:r w:rsidR="00B028C4">
          <w:rPr>
            <w:sz w:val="20"/>
            <w:szCs w:val="20"/>
          </w:rPr>
          <w:t xml:space="preserve">knowledge </w:t>
        </w:r>
      </w:ins>
      <w:ins w:id="178" w:author="Leonardo Murta" w:date="2013-03-07T17:07:00Z">
        <w:r w:rsidR="00A7455C">
          <w:rPr>
            <w:sz w:val="20"/>
            <w:szCs w:val="20"/>
          </w:rPr>
          <w:t xml:space="preserve">explicit </w:t>
        </w:r>
      </w:ins>
      <w:ins w:id="179" w:author="Kohwalter" w:date="2013-03-07T13:36:00Z">
        <w:del w:id="180" w:author="Leonardo Murta" w:date="2013-03-07T17:07:00Z">
          <w:r w:rsidR="00B028C4" w:rsidDel="00690D6B">
            <w:rPr>
              <w:sz w:val="20"/>
              <w:szCs w:val="20"/>
            </w:rPr>
            <w:delText>in serious games</w:delText>
          </w:r>
        </w:del>
      </w:ins>
      <w:ins w:id="181" w:author="Kohwalter" w:date="2013-03-07T13:35:00Z">
        <w:del w:id="182" w:author="Leonardo Murta" w:date="2013-03-07T17:07:00Z">
          <w:r w:rsidR="00B028C4" w:rsidDel="00690D6B">
            <w:rPr>
              <w:sz w:val="20"/>
              <w:szCs w:val="20"/>
            </w:rPr>
            <w:delText xml:space="preserve"> </w:delText>
          </w:r>
        </w:del>
      </w:ins>
      <w:ins w:id="183" w:author="Kohwalter" w:date="2013-03-07T15:39:00Z">
        <w:del w:id="184" w:author="Leonardo Murta" w:date="2013-03-07T17:07:00Z">
          <w:r w:rsidR="00E33C8F" w:rsidDel="00690D6B">
            <w:rPr>
              <w:sz w:val="20"/>
              <w:szCs w:val="20"/>
            </w:rPr>
            <w:delText>by</w:delText>
          </w:r>
        </w:del>
      </w:ins>
      <w:del w:id="185" w:author="Leonardo Murta" w:date="2013-03-07T17:07:00Z">
        <w:r w:rsidR="00975E62" w:rsidRPr="00975E62" w:rsidDel="00690D6B">
          <w:rPr>
            <w:sz w:val="20"/>
            <w:szCs w:val="20"/>
          </w:rPr>
          <w:delText xml:space="preserve"> game flow, providing</w:delText>
        </w:r>
      </w:del>
      <w:ins w:id="186" w:author="Leonardo Murta" w:date="2013-03-07T17:07:00Z">
        <w:r w:rsidR="00690D6B">
          <w:rPr>
            <w:sz w:val="20"/>
            <w:szCs w:val="20"/>
          </w:rPr>
          <w:t>as</w:t>
        </w:r>
      </w:ins>
      <w:r w:rsidR="00975E62" w:rsidRPr="00975E62">
        <w:rPr>
          <w:sz w:val="20"/>
          <w:szCs w:val="20"/>
        </w:rPr>
        <w:t xml:space="preserve"> insights on how the </w:t>
      </w:r>
      <w:ins w:id="187" w:author="Leonardo Murta" w:date="2013-03-07T17:08:00Z">
        <w:r w:rsidR="00A7455C">
          <w:rPr>
            <w:sz w:val="20"/>
            <w:szCs w:val="20"/>
          </w:rPr>
          <w:t xml:space="preserve">game </w:t>
        </w:r>
      </w:ins>
      <w:del w:id="188" w:author="Kohwalter" w:date="2013-03-07T13:28:00Z">
        <w:r w:rsidR="00975E62" w:rsidRPr="00975E62" w:rsidDel="00FC72C5">
          <w:rPr>
            <w:sz w:val="20"/>
            <w:szCs w:val="20"/>
          </w:rPr>
          <w:lastRenderedPageBreak/>
          <w:delText xml:space="preserve">story </w:delText>
        </w:r>
      </w:del>
      <w:ins w:id="189" w:author="Kohwalter" w:date="2013-03-07T13:28:00Z">
        <w:r w:rsidR="00FC72C5">
          <w:rPr>
            <w:sz w:val="20"/>
            <w:szCs w:val="20"/>
          </w:rPr>
          <w:t>session</w:t>
        </w:r>
        <w:r w:rsidR="00FC72C5" w:rsidRPr="00975E62">
          <w:rPr>
            <w:sz w:val="20"/>
            <w:szCs w:val="20"/>
          </w:rPr>
          <w:t xml:space="preserve"> </w:t>
        </w:r>
      </w:ins>
      <w:r w:rsidR="00975E62" w:rsidRPr="00975E62">
        <w:rPr>
          <w:sz w:val="20"/>
          <w:szCs w:val="20"/>
        </w:rPr>
        <w:t>progressed</w:t>
      </w:r>
      <w:ins w:id="190" w:author="Kohwalter" w:date="2013-03-07T12:51:00Z">
        <w:del w:id="191" w:author="Leonardo Murta" w:date="2013-03-07T17:08:00Z">
          <w:r w:rsidR="0052183F" w:rsidDel="00A7455C">
            <w:rPr>
              <w:sz w:val="20"/>
              <w:szCs w:val="20"/>
            </w:rPr>
            <w:delText xml:space="preserve"> and the consequences</w:delText>
          </w:r>
        </w:del>
        <w:del w:id="192" w:author="Leonardo Murta" w:date="2013-03-07T17:07:00Z">
          <w:r w:rsidR="0052183F" w:rsidDel="00690D6B">
            <w:rPr>
              <w:sz w:val="20"/>
              <w:szCs w:val="20"/>
            </w:rPr>
            <w:delText xml:space="preserve"> generated</w:delText>
          </w:r>
        </w:del>
      </w:ins>
      <w:ins w:id="193" w:author="Kohwalter" w:date="2013-03-07T13:07:00Z">
        <w:r w:rsidR="009E60C0">
          <w:rPr>
            <w:sz w:val="20"/>
            <w:szCs w:val="20"/>
          </w:rPr>
          <w:t>. This is achieved</w:t>
        </w:r>
      </w:ins>
      <w:r w:rsidR="00975E62" w:rsidRPr="00975E62">
        <w:rPr>
          <w:sz w:val="20"/>
          <w:szCs w:val="20"/>
        </w:rPr>
        <w:t xml:space="preserve"> </w:t>
      </w:r>
      <w:del w:id="194" w:author="Kohwalter" w:date="2013-03-06T18:16:00Z">
        <w:r w:rsidR="00975E62" w:rsidRPr="00975E62" w:rsidDel="00122E53">
          <w:rPr>
            <w:sz w:val="20"/>
            <w:szCs w:val="20"/>
          </w:rPr>
          <w:delText>and influences in the outcome</w:delText>
        </w:r>
      </w:del>
      <w:del w:id="195" w:author="Kohwalter" w:date="2013-03-06T18:11:00Z">
        <w:r w:rsidR="00975E62" w:rsidRPr="00975E62" w:rsidDel="000D0511">
          <w:rPr>
            <w:sz w:val="20"/>
            <w:szCs w:val="20"/>
          </w:rPr>
          <w:delText>. In order to improve understanding, we provide the means to analyze the game flow</w:delText>
        </w:r>
      </w:del>
      <w:del w:id="196" w:author="Kohwalter" w:date="2013-03-06T18:16:00Z">
        <w:r w:rsidR="00975E62" w:rsidRPr="00975E62" w:rsidDel="00122E53">
          <w:rPr>
            <w:sz w:val="20"/>
            <w:szCs w:val="20"/>
          </w:rPr>
          <w:delText xml:space="preserve"> </w:delText>
        </w:r>
      </w:del>
      <w:r w:rsidR="00975E62" w:rsidRPr="00975E62">
        <w:rPr>
          <w:sz w:val="20"/>
          <w:szCs w:val="20"/>
        </w:rPr>
        <w:t xml:space="preserve">by </w:t>
      </w:r>
      <w:ins w:id="197" w:author="Kohwalter" w:date="2013-03-06T18:18:00Z">
        <w:r w:rsidR="00122E53">
          <w:rPr>
            <w:sz w:val="20"/>
            <w:szCs w:val="20"/>
          </w:rPr>
          <w:t>analyzing</w:t>
        </w:r>
      </w:ins>
      <w:ins w:id="198" w:author="Kohwalter" w:date="2013-03-06T18:17:00Z">
        <w:r w:rsidR="00122E53">
          <w:rPr>
            <w:sz w:val="20"/>
            <w:szCs w:val="20"/>
          </w:rPr>
          <w:t xml:space="preserve"> the game flow </w:t>
        </w:r>
      </w:ins>
      <w:proofErr w:type="gramStart"/>
      <w:ins w:id="199" w:author="Kohwalter" w:date="2013-03-07T13:37:00Z">
        <w:r w:rsidR="009336A5">
          <w:rPr>
            <w:sz w:val="20"/>
            <w:szCs w:val="20"/>
          </w:rPr>
          <w:t xml:space="preserve">data </w:t>
        </w:r>
      </w:ins>
      <w:r w:rsidR="00975E62" w:rsidRPr="00975E62">
        <w:rPr>
          <w:sz w:val="20"/>
          <w:szCs w:val="20"/>
        </w:rPr>
        <w:t>using</w:t>
      </w:r>
      <w:proofErr w:type="gramEnd"/>
      <w:r w:rsidR="00975E62" w:rsidRPr="00975E62">
        <w:rPr>
          <w:sz w:val="20"/>
          <w:szCs w:val="20"/>
        </w:rPr>
        <w:t xml:space="preserve"> provenance</w:t>
      </w:r>
      <w:r w:rsidR="00975E62" w:rsidRPr="00975E62">
        <w:rPr>
          <w:rStyle w:val="FootnoteReference"/>
          <w:sz w:val="20"/>
          <w:szCs w:val="20"/>
        </w:rPr>
        <w:footnoteReference w:id="1"/>
      </w:r>
      <w:r w:rsidR="00975E62" w:rsidRPr="00975E62">
        <w:rPr>
          <w:sz w:val="20"/>
          <w:szCs w:val="20"/>
        </w:rPr>
        <w:t xml:space="preserve">. The provenance analysis </w:t>
      </w:r>
      <w:del w:id="200" w:author="Kohwalter" w:date="2013-03-07T13:08:00Z">
        <w:r w:rsidR="00975E62" w:rsidRPr="00975E62" w:rsidDel="009E60C0">
          <w:rPr>
            <w:sz w:val="20"/>
            <w:szCs w:val="20"/>
          </w:rPr>
          <w:delText xml:space="preserve">is done by </w:delText>
        </w:r>
      </w:del>
      <w:r w:rsidR="00975E62" w:rsidRPr="00975E62">
        <w:rPr>
          <w:sz w:val="20"/>
          <w:szCs w:val="20"/>
        </w:rPr>
        <w:t>process</w:t>
      </w:r>
      <w:del w:id="201" w:author="Kohwalter" w:date="2013-03-07T13:08:00Z">
        <w:r w:rsidR="00975E62" w:rsidRPr="00975E62" w:rsidDel="009E60C0">
          <w:rPr>
            <w:sz w:val="20"/>
            <w:szCs w:val="20"/>
          </w:rPr>
          <w:delText>ing the</w:delText>
        </w:r>
      </w:del>
      <w:del w:id="202" w:author="Kohwalter" w:date="2013-03-07T13:30:00Z">
        <w:r w:rsidR="00975E62" w:rsidRPr="00975E62" w:rsidDel="00FC72C5">
          <w:rPr>
            <w:sz w:val="20"/>
            <w:szCs w:val="20"/>
          </w:rPr>
          <w:delText xml:space="preserve"> </w:delText>
        </w:r>
      </w:del>
      <w:ins w:id="203" w:author="Kohwalter" w:date="2013-03-07T13:30:00Z">
        <w:del w:id="204" w:author="Leonardo Murta" w:date="2013-03-07T17:12:00Z">
          <w:r w:rsidR="00FC72C5" w:rsidDel="009D6A0B">
            <w:rPr>
              <w:sz w:val="20"/>
              <w:szCs w:val="20"/>
            </w:rPr>
            <w:delText>es</w:delText>
          </w:r>
        </w:del>
        <w:r w:rsidR="00FC72C5">
          <w:rPr>
            <w:sz w:val="20"/>
            <w:szCs w:val="20"/>
          </w:rPr>
          <w:t xml:space="preserve"> </w:t>
        </w:r>
      </w:ins>
      <w:r w:rsidR="00975E62" w:rsidRPr="00975E62">
        <w:rPr>
          <w:sz w:val="20"/>
          <w:szCs w:val="20"/>
        </w:rPr>
        <w:t>collect</w:t>
      </w:r>
      <w:ins w:id="205" w:author="Leonardo Murta" w:date="2013-03-07T17:12:00Z">
        <w:r w:rsidR="009D6A0B">
          <w:rPr>
            <w:sz w:val="20"/>
            <w:szCs w:val="20"/>
          </w:rPr>
          <w:t>s</w:t>
        </w:r>
      </w:ins>
      <w:del w:id="206" w:author="Leonardo Murta" w:date="2013-03-07T17:08:00Z">
        <w:r w:rsidR="00975E62" w:rsidRPr="00975E62" w:rsidDel="00831357">
          <w:rPr>
            <w:sz w:val="20"/>
            <w:szCs w:val="20"/>
          </w:rPr>
          <w:delText>ed</w:delText>
        </w:r>
      </w:del>
      <w:r w:rsidR="00975E62" w:rsidRPr="00975E62">
        <w:rPr>
          <w:sz w:val="20"/>
          <w:szCs w:val="20"/>
        </w:rPr>
        <w:t xml:space="preserve"> </w:t>
      </w:r>
      <w:del w:id="207" w:author="Kohwalter" w:date="2013-03-07T13:37:00Z">
        <w:r w:rsidR="00975E62" w:rsidRPr="00975E62" w:rsidDel="009336A5">
          <w:rPr>
            <w:sz w:val="20"/>
            <w:szCs w:val="20"/>
          </w:rPr>
          <w:delText xml:space="preserve">gameplay </w:delText>
        </w:r>
      </w:del>
      <w:r w:rsidR="00975E62" w:rsidRPr="00975E62">
        <w:rPr>
          <w:sz w:val="20"/>
          <w:szCs w:val="20"/>
        </w:rPr>
        <w:t xml:space="preserve">data and </w:t>
      </w:r>
      <w:del w:id="208" w:author="Kohwalter" w:date="2013-03-07T13:08:00Z">
        <w:r w:rsidR="00975E62" w:rsidRPr="00975E62" w:rsidDel="009E60C0">
          <w:rPr>
            <w:sz w:val="20"/>
            <w:szCs w:val="20"/>
          </w:rPr>
          <w:delText xml:space="preserve">generating </w:delText>
        </w:r>
      </w:del>
      <w:ins w:id="209" w:author="Kohwalter" w:date="2013-03-07T13:08:00Z">
        <w:r w:rsidR="009E60C0" w:rsidRPr="00975E62">
          <w:rPr>
            <w:sz w:val="20"/>
            <w:szCs w:val="20"/>
          </w:rPr>
          <w:t>generat</w:t>
        </w:r>
        <w:r w:rsidR="009E60C0">
          <w:rPr>
            <w:sz w:val="20"/>
            <w:szCs w:val="20"/>
          </w:rPr>
          <w:t>e</w:t>
        </w:r>
      </w:ins>
      <w:ins w:id="210" w:author="Leonardo Murta" w:date="2013-03-07T17:12:00Z">
        <w:r w:rsidR="009D6A0B">
          <w:rPr>
            <w:sz w:val="20"/>
            <w:szCs w:val="20"/>
          </w:rPr>
          <w:t>s</w:t>
        </w:r>
      </w:ins>
      <w:ins w:id="211" w:author="Kohwalter" w:date="2013-03-07T13:08:00Z">
        <w:del w:id="212" w:author="Leonardo Murta" w:date="2013-03-07T17:08:00Z">
          <w:r w:rsidR="009E60C0" w:rsidDel="00831357">
            <w:rPr>
              <w:sz w:val="20"/>
              <w:szCs w:val="20"/>
            </w:rPr>
            <w:delText>s</w:delText>
          </w:r>
        </w:del>
        <w:r w:rsidR="009E60C0" w:rsidRPr="00975E62">
          <w:rPr>
            <w:sz w:val="20"/>
            <w:szCs w:val="20"/>
          </w:rPr>
          <w:t xml:space="preserve"> </w:t>
        </w:r>
      </w:ins>
      <w:r w:rsidR="00975E62" w:rsidRPr="00975E62">
        <w:rPr>
          <w:sz w:val="20"/>
          <w:szCs w:val="20"/>
        </w:rPr>
        <w:t xml:space="preserve">a provenance graph, </w:t>
      </w:r>
      <w:del w:id="213" w:author="Kohwalter" w:date="2013-03-07T13:08:00Z">
        <w:r w:rsidR="00975E62" w:rsidRPr="00975E62" w:rsidDel="009E60C0">
          <w:rPr>
            <w:sz w:val="20"/>
            <w:szCs w:val="20"/>
          </w:rPr>
          <w:delText xml:space="preserve">which </w:delText>
        </w:r>
      </w:del>
      <w:r w:rsidR="00975E62" w:rsidRPr="00975E62">
        <w:rPr>
          <w:sz w:val="20"/>
          <w:szCs w:val="20"/>
        </w:rPr>
        <w:t>relat</w:t>
      </w:r>
      <w:del w:id="214" w:author="Kohwalter" w:date="2013-03-07T13:08:00Z">
        <w:r w:rsidR="00975E62" w:rsidRPr="00975E62" w:rsidDel="009E60C0">
          <w:rPr>
            <w:sz w:val="20"/>
            <w:szCs w:val="20"/>
          </w:rPr>
          <w:delText>e</w:delText>
        </w:r>
      </w:del>
      <w:ins w:id="215" w:author="Kohwalter" w:date="2013-03-07T13:08:00Z">
        <w:r w:rsidR="009E60C0">
          <w:rPr>
            <w:sz w:val="20"/>
            <w:szCs w:val="20"/>
          </w:rPr>
          <w:t>ing</w:t>
        </w:r>
      </w:ins>
      <w:del w:id="216" w:author="Kohwalter" w:date="2013-03-07T13:08:00Z">
        <w:r w:rsidR="00975E62" w:rsidRPr="00975E62" w:rsidDel="009E60C0">
          <w:rPr>
            <w:sz w:val="20"/>
            <w:szCs w:val="20"/>
          </w:rPr>
          <w:delText xml:space="preserve"> the</w:delText>
        </w:r>
      </w:del>
      <w:r w:rsidR="00975E62" w:rsidRPr="00975E62">
        <w:rPr>
          <w:sz w:val="20"/>
          <w:szCs w:val="20"/>
        </w:rPr>
        <w:t xml:space="preserve"> actions</w:t>
      </w:r>
      <w:ins w:id="217" w:author="Kohwalter" w:date="2013-03-07T12:52:00Z">
        <w:r w:rsidR="0052183F">
          <w:rPr>
            <w:sz w:val="20"/>
            <w:szCs w:val="20"/>
          </w:rPr>
          <w:t>, decisions</w:t>
        </w:r>
      </w:ins>
      <w:ins w:id="218" w:author="Leonardo Murta" w:date="2013-03-07T17:12:00Z">
        <w:r w:rsidR="009D6A0B">
          <w:rPr>
            <w:sz w:val="20"/>
            <w:szCs w:val="20"/>
          </w:rPr>
          <w:t>,</w:t>
        </w:r>
      </w:ins>
      <w:r w:rsidR="00975E62" w:rsidRPr="00975E62">
        <w:rPr>
          <w:sz w:val="20"/>
          <w:szCs w:val="20"/>
        </w:rPr>
        <w:t xml:space="preserve"> and events</w:t>
      </w:r>
      <w:ins w:id="219" w:author="Kohwalter" w:date="2013-03-07T13:08:00Z">
        <w:r w:rsidR="009E60C0">
          <w:rPr>
            <w:sz w:val="20"/>
            <w:szCs w:val="20"/>
          </w:rPr>
          <w:t xml:space="preserve"> </w:t>
        </w:r>
      </w:ins>
      <w:ins w:id="220" w:author="Leonardo Murta" w:date="2013-03-07T17:12:00Z">
        <w:r w:rsidR="00D0630D">
          <w:rPr>
            <w:sz w:val="20"/>
            <w:szCs w:val="20"/>
          </w:rPr>
          <w:t xml:space="preserve">that </w:t>
        </w:r>
      </w:ins>
      <w:del w:id="221" w:author="Kohwalter" w:date="2013-03-07T13:08:00Z">
        <w:r w:rsidR="00975E62" w:rsidRPr="00975E62" w:rsidDel="009E60C0">
          <w:rPr>
            <w:sz w:val="20"/>
            <w:szCs w:val="20"/>
          </w:rPr>
          <w:delText xml:space="preserve"> that </w:delText>
        </w:r>
      </w:del>
      <w:r w:rsidR="00975E62" w:rsidRPr="00975E62">
        <w:rPr>
          <w:sz w:val="20"/>
          <w:szCs w:val="20"/>
        </w:rPr>
        <w:t xml:space="preserve">occurred </w:t>
      </w:r>
      <w:del w:id="222" w:author="Kohwalter" w:date="2013-03-07T13:38:00Z">
        <w:r w:rsidR="00975E62" w:rsidRPr="00975E62" w:rsidDel="009336A5">
          <w:rPr>
            <w:sz w:val="20"/>
            <w:szCs w:val="20"/>
          </w:rPr>
          <w:delText xml:space="preserve">during </w:delText>
        </w:r>
      </w:del>
      <w:del w:id="223" w:author="Kohwalter" w:date="2013-03-07T13:08:00Z">
        <w:r w:rsidR="00975E62" w:rsidRPr="00975E62" w:rsidDel="009E60C0">
          <w:rPr>
            <w:sz w:val="20"/>
            <w:szCs w:val="20"/>
          </w:rPr>
          <w:delText>the game session</w:delText>
        </w:r>
      </w:del>
      <w:ins w:id="224" w:author="Kohwalter" w:date="2013-03-07T13:08:00Z">
        <w:r w:rsidR="009E60C0">
          <w:rPr>
            <w:sz w:val="20"/>
            <w:szCs w:val="20"/>
          </w:rPr>
          <w:t>throughout the game</w:t>
        </w:r>
      </w:ins>
      <w:ins w:id="225" w:author="Kohwalter" w:date="2013-03-07T13:45:00Z">
        <w:r w:rsidR="00F5565C">
          <w:rPr>
            <w:sz w:val="20"/>
            <w:szCs w:val="20"/>
          </w:rPr>
          <w:t xml:space="preserve"> in a </w:t>
        </w:r>
        <w:del w:id="226" w:author="Leonardo Murta" w:date="2013-03-07T17:12:00Z">
          <w:r w:rsidR="00F5565C" w:rsidDel="00D0630D">
            <w:rPr>
              <w:sz w:val="20"/>
              <w:szCs w:val="20"/>
            </w:rPr>
            <w:delText>more abstract</w:delText>
          </w:r>
        </w:del>
      </w:ins>
      <w:ins w:id="227" w:author="Leonardo Murta" w:date="2013-03-07T17:12:00Z">
        <w:r w:rsidR="00D0630D">
          <w:rPr>
            <w:sz w:val="20"/>
            <w:szCs w:val="20"/>
          </w:rPr>
          <w:t>high level</w:t>
        </w:r>
      </w:ins>
      <w:ins w:id="228" w:author="Kohwalter" w:date="2013-03-07T13:45:00Z">
        <w:r w:rsidR="00F5565C">
          <w:rPr>
            <w:sz w:val="20"/>
            <w:szCs w:val="20"/>
          </w:rPr>
          <w:t xml:space="preserve"> model</w:t>
        </w:r>
      </w:ins>
      <w:ins w:id="229" w:author="Leonardo Murta" w:date="2013-03-07T17:12:00Z">
        <w:r w:rsidR="003D1420">
          <w:rPr>
            <w:sz w:val="20"/>
            <w:szCs w:val="20"/>
          </w:rPr>
          <w:t xml:space="preserve">. This </w:t>
        </w:r>
      </w:ins>
      <w:ins w:id="230" w:author="Kohwalter" w:date="2013-03-07T15:02:00Z">
        <w:del w:id="231" w:author="Leonardo Murta" w:date="2013-03-07T17:12:00Z">
          <w:r w:rsidR="009E35F4" w:rsidDel="003D1420">
            <w:rPr>
              <w:sz w:val="20"/>
              <w:szCs w:val="20"/>
            </w:rPr>
            <w:delText xml:space="preserve">, </w:delText>
          </w:r>
        </w:del>
      </w:ins>
      <w:ins w:id="232" w:author="Kohwalter" w:date="2013-03-07T13:45:00Z">
        <w:r w:rsidR="009336A5">
          <w:rPr>
            <w:sz w:val="20"/>
            <w:szCs w:val="20"/>
          </w:rPr>
          <w:t>allow</w:t>
        </w:r>
      </w:ins>
      <w:ins w:id="233" w:author="Leonardo Murta" w:date="2013-03-07T17:12:00Z">
        <w:r w:rsidR="003D1420">
          <w:rPr>
            <w:sz w:val="20"/>
            <w:szCs w:val="20"/>
          </w:rPr>
          <w:t>s</w:t>
        </w:r>
      </w:ins>
      <w:ins w:id="234" w:author="Kohwalter" w:date="2013-03-07T15:03:00Z">
        <w:del w:id="235" w:author="Leonardo Murta" w:date="2013-03-07T17:12:00Z">
          <w:r w:rsidR="009E35F4" w:rsidDel="003D1420">
            <w:rPr>
              <w:sz w:val="20"/>
              <w:szCs w:val="20"/>
            </w:rPr>
            <w:delText>ing</w:delText>
          </w:r>
        </w:del>
      </w:ins>
      <w:ins w:id="236" w:author="Kohwalter" w:date="2013-03-07T13:45:00Z">
        <w:r w:rsidR="009336A5">
          <w:rPr>
            <w:sz w:val="20"/>
            <w:szCs w:val="20"/>
          </w:rPr>
          <w:t xml:space="preserve"> </w:t>
        </w:r>
        <w:del w:id="237" w:author="Leonardo Murta" w:date="2013-03-07T17:12:00Z">
          <w:r w:rsidR="009336A5" w:rsidDel="003D1420">
            <w:rPr>
              <w:sz w:val="20"/>
              <w:szCs w:val="20"/>
            </w:rPr>
            <w:delText xml:space="preserve">for </w:delText>
          </w:r>
        </w:del>
        <w:r w:rsidR="009336A5">
          <w:rPr>
            <w:sz w:val="20"/>
            <w:szCs w:val="20"/>
          </w:rPr>
          <w:t>a broader range of analysis</w:t>
        </w:r>
      </w:ins>
      <w:ins w:id="238" w:author="Leonardo Murta" w:date="2013-03-07T17:12:00Z">
        <w:r w:rsidR="003D1420">
          <w:rPr>
            <w:sz w:val="20"/>
            <w:szCs w:val="20"/>
          </w:rPr>
          <w:t xml:space="preserve"> from both the student and the teacher</w:t>
        </w:r>
      </w:ins>
      <w:r w:rsidR="00975E62" w:rsidRPr="00975E62">
        <w:rPr>
          <w:sz w:val="20"/>
          <w:szCs w:val="20"/>
        </w:rPr>
        <w:t xml:space="preserve">. </w:t>
      </w:r>
      <w:ins w:id="239" w:author="Leonardo Murta" w:date="2013-03-07T17:13:00Z">
        <w:r w:rsidR="000B6E6D">
          <w:rPr>
            <w:sz w:val="20"/>
            <w:szCs w:val="20"/>
          </w:rPr>
          <w:t xml:space="preserve">For instance, </w:t>
        </w:r>
      </w:ins>
      <w:del w:id="240" w:author="Leonardo Murta" w:date="2013-03-07T17:13:00Z">
        <w:r w:rsidR="00975E62" w:rsidRPr="00975E62" w:rsidDel="000B6E6D">
          <w:rPr>
            <w:sz w:val="20"/>
            <w:szCs w:val="20"/>
          </w:rPr>
          <w:delText>T</w:delText>
        </w:r>
      </w:del>
      <w:ins w:id="241" w:author="Leonardo Murta" w:date="2013-03-07T17:13:00Z">
        <w:r w:rsidR="000B6E6D">
          <w:rPr>
            <w:sz w:val="20"/>
            <w:szCs w:val="20"/>
          </w:rPr>
          <w:t>t</w:t>
        </w:r>
      </w:ins>
      <w:r w:rsidR="00975E62" w:rsidRPr="00975E62">
        <w:rPr>
          <w:sz w:val="20"/>
          <w:szCs w:val="20"/>
        </w:rPr>
        <w:t>h</w:t>
      </w:r>
      <w:ins w:id="242" w:author="Kohwalter" w:date="2013-03-07T13:49:00Z">
        <w:r w:rsidR="00F5565C">
          <w:rPr>
            <w:sz w:val="20"/>
            <w:szCs w:val="20"/>
          </w:rPr>
          <w:t>e</w:t>
        </w:r>
      </w:ins>
      <w:del w:id="243" w:author="Kohwalter" w:date="2013-03-07T13:49:00Z">
        <w:r w:rsidR="00975E62" w:rsidRPr="00975E62" w:rsidDel="00F5565C">
          <w:rPr>
            <w:sz w:val="20"/>
            <w:szCs w:val="20"/>
          </w:rPr>
          <w:delText>is</w:delText>
        </w:r>
      </w:del>
      <w:r w:rsidR="00975E62" w:rsidRPr="00975E62">
        <w:rPr>
          <w:sz w:val="20"/>
          <w:szCs w:val="20"/>
        </w:rPr>
        <w:t xml:space="preserve"> provenance graph allows the </w:t>
      </w:r>
      <w:del w:id="244" w:author="Kohwalter" w:date="2013-03-06T18:12:00Z">
        <w:r w:rsidR="00975E62" w:rsidRPr="00975E62" w:rsidDel="000D0511">
          <w:rPr>
            <w:sz w:val="20"/>
            <w:szCs w:val="20"/>
          </w:rPr>
          <w:delText xml:space="preserve">player </w:delText>
        </w:r>
      </w:del>
      <w:ins w:id="245" w:author="Kohwalter" w:date="2013-03-06T18:12:00Z">
        <w:del w:id="246" w:author="Leonardo Murta" w:date="2013-03-07T17:13:00Z">
          <w:r w:rsidR="000D0511" w:rsidDel="000B6E6D">
            <w:rPr>
              <w:sz w:val="20"/>
              <w:szCs w:val="20"/>
            </w:rPr>
            <w:delText>user</w:delText>
          </w:r>
        </w:del>
      </w:ins>
      <w:ins w:id="247" w:author="Leonardo Murta" w:date="2013-03-07T17:13:00Z">
        <w:r w:rsidR="000B6E6D">
          <w:rPr>
            <w:sz w:val="20"/>
            <w:szCs w:val="20"/>
          </w:rPr>
          <w:t>student</w:t>
        </w:r>
      </w:ins>
      <w:ins w:id="248" w:author="Kohwalter" w:date="2013-03-06T18:12:00Z">
        <w:r w:rsidR="000D0511" w:rsidRPr="00975E62">
          <w:rPr>
            <w:sz w:val="20"/>
            <w:szCs w:val="20"/>
          </w:rPr>
          <w:t xml:space="preserve"> </w:t>
        </w:r>
      </w:ins>
      <w:r w:rsidR="00975E62" w:rsidRPr="00975E62">
        <w:rPr>
          <w:sz w:val="20"/>
          <w:szCs w:val="20"/>
        </w:rPr>
        <w:t xml:space="preserve">to </w:t>
      </w:r>
      <w:ins w:id="249" w:author="Kohwalter" w:date="2013-03-07T13:09:00Z">
        <w:r w:rsidR="009E60C0">
          <w:rPr>
            <w:sz w:val="20"/>
            <w:szCs w:val="20"/>
          </w:rPr>
          <w:t xml:space="preserve">browse the data, </w:t>
        </w:r>
      </w:ins>
      <w:del w:id="250" w:author="Kohwalter" w:date="2013-03-07T13:09:00Z">
        <w:r w:rsidR="00975E62" w:rsidRPr="00975E62" w:rsidDel="009E60C0">
          <w:rPr>
            <w:sz w:val="20"/>
            <w:szCs w:val="20"/>
          </w:rPr>
          <w:delText xml:space="preserve">identify </w:delText>
        </w:r>
      </w:del>
      <w:ins w:id="251" w:author="Kohwalter" w:date="2013-03-07T13:09:00Z">
        <w:r w:rsidR="009E60C0" w:rsidRPr="00975E62">
          <w:rPr>
            <w:sz w:val="20"/>
            <w:szCs w:val="20"/>
          </w:rPr>
          <w:t>identif</w:t>
        </w:r>
        <w:r w:rsidR="009E60C0">
          <w:rPr>
            <w:sz w:val="20"/>
            <w:szCs w:val="20"/>
          </w:rPr>
          <w:t>ying</w:t>
        </w:r>
      </w:ins>
      <w:del w:id="252" w:author="Kohwalter" w:date="2013-03-07T13:46:00Z">
        <w:r w:rsidR="00975E62" w:rsidRPr="00975E62" w:rsidDel="009336A5">
          <w:rPr>
            <w:sz w:val="20"/>
            <w:szCs w:val="20"/>
          </w:rPr>
          <w:delText>critical</w:delText>
        </w:r>
      </w:del>
      <w:r w:rsidR="00975E62" w:rsidRPr="00975E62">
        <w:rPr>
          <w:sz w:val="20"/>
          <w:szCs w:val="20"/>
        </w:rPr>
        <w:t xml:space="preserve"> actions that influenced </w:t>
      </w:r>
      <w:ins w:id="253" w:author="Kohwalter" w:date="2013-03-07T13:38:00Z">
        <w:r w:rsidR="009336A5">
          <w:rPr>
            <w:sz w:val="20"/>
            <w:szCs w:val="20"/>
          </w:rPr>
          <w:t xml:space="preserve">in </w:t>
        </w:r>
      </w:ins>
      <w:r w:rsidR="00975E62" w:rsidRPr="00975E62">
        <w:rPr>
          <w:sz w:val="20"/>
          <w:szCs w:val="20"/>
        </w:rPr>
        <w:t xml:space="preserve">the </w:t>
      </w:r>
      <w:del w:id="254" w:author="Kohwalter" w:date="2013-03-07T15:40:00Z">
        <w:r w:rsidR="00975E62" w:rsidRPr="00975E62" w:rsidDel="00E33C8F">
          <w:rPr>
            <w:sz w:val="20"/>
            <w:szCs w:val="20"/>
          </w:rPr>
          <w:delText xml:space="preserve">game </w:delText>
        </w:r>
      </w:del>
      <w:r w:rsidR="00975E62" w:rsidRPr="00975E62">
        <w:rPr>
          <w:sz w:val="20"/>
          <w:szCs w:val="20"/>
        </w:rPr>
        <w:t>outcome</w:t>
      </w:r>
      <w:ins w:id="255" w:author="Kohwalter" w:date="2013-03-07T13:10:00Z">
        <w:r w:rsidR="009E60C0">
          <w:rPr>
            <w:sz w:val="20"/>
            <w:szCs w:val="20"/>
          </w:rPr>
          <w:t>. It also</w:t>
        </w:r>
      </w:ins>
      <w:del w:id="256" w:author="Kohwalter" w:date="2013-03-07T13:10:00Z">
        <w:r w:rsidR="00975E62" w:rsidRPr="00975E62" w:rsidDel="009E60C0">
          <w:rPr>
            <w:sz w:val="20"/>
            <w:szCs w:val="20"/>
          </w:rPr>
          <w:delText xml:space="preserve"> and</w:delText>
        </w:r>
      </w:del>
      <w:r w:rsidR="00975E62" w:rsidRPr="00975E62">
        <w:rPr>
          <w:sz w:val="20"/>
          <w:szCs w:val="20"/>
        </w:rPr>
        <w:t xml:space="preserve"> helps to understand how events </w:t>
      </w:r>
      <w:proofErr w:type="gramStart"/>
      <w:r w:rsidR="00975E62" w:rsidRPr="00975E62">
        <w:rPr>
          <w:sz w:val="20"/>
          <w:szCs w:val="20"/>
        </w:rPr>
        <w:t>were generated</w:t>
      </w:r>
      <w:proofErr w:type="gramEnd"/>
      <w:r w:rsidR="00975E62" w:rsidRPr="00975E62">
        <w:rPr>
          <w:sz w:val="20"/>
          <w:szCs w:val="20"/>
        </w:rPr>
        <w:t xml:space="preserve"> and which decisions </w:t>
      </w:r>
      <w:del w:id="257" w:author="Kohwalter" w:date="2013-03-07T13:38:00Z">
        <w:r w:rsidR="00975E62" w:rsidRPr="00975E62" w:rsidDel="009336A5">
          <w:rPr>
            <w:sz w:val="20"/>
            <w:szCs w:val="20"/>
          </w:rPr>
          <w:delText xml:space="preserve">influenced </w:delText>
        </w:r>
      </w:del>
      <w:ins w:id="258" w:author="Kohwalter" w:date="2013-03-07T13:38:00Z">
        <w:r w:rsidR="009336A5">
          <w:rPr>
            <w:sz w:val="20"/>
            <w:szCs w:val="20"/>
          </w:rPr>
          <w:t>contributed</w:t>
        </w:r>
      </w:ins>
      <w:ins w:id="259" w:author="Leonardo Murta" w:date="2013-03-07T17:13:00Z">
        <w:r w:rsidR="0037173D">
          <w:rPr>
            <w:sz w:val="20"/>
            <w:szCs w:val="20"/>
          </w:rPr>
          <w:t xml:space="preserve"> to them</w:t>
        </w:r>
      </w:ins>
      <w:del w:id="260" w:author="Kohwalter" w:date="2013-03-07T14:08:00Z">
        <w:r w:rsidR="00975E62" w:rsidRPr="00975E62" w:rsidDel="00054570">
          <w:rPr>
            <w:sz w:val="20"/>
            <w:szCs w:val="20"/>
          </w:rPr>
          <w:delText>them</w:delText>
        </w:r>
      </w:del>
      <w:r w:rsidR="00975E62" w:rsidRPr="00975E62">
        <w:rPr>
          <w:sz w:val="20"/>
          <w:szCs w:val="20"/>
        </w:rPr>
        <w:t xml:space="preserve">. This process also aids in the identification of mistakes, allowing the </w:t>
      </w:r>
      <w:del w:id="261" w:author="Kohwalter" w:date="2013-03-06T18:12:00Z">
        <w:r w:rsidR="00975E62" w:rsidRPr="00975E62" w:rsidDel="00122E53">
          <w:rPr>
            <w:sz w:val="20"/>
            <w:szCs w:val="20"/>
          </w:rPr>
          <w:delText xml:space="preserve">player </w:delText>
        </w:r>
      </w:del>
      <w:ins w:id="262" w:author="Kohwalter" w:date="2013-03-06T18:12:00Z">
        <w:r w:rsidR="00122E53">
          <w:rPr>
            <w:sz w:val="20"/>
            <w:szCs w:val="20"/>
          </w:rPr>
          <w:t>user</w:t>
        </w:r>
        <w:r w:rsidR="00122E53" w:rsidRPr="00975E62">
          <w:rPr>
            <w:sz w:val="20"/>
            <w:szCs w:val="20"/>
          </w:rPr>
          <w:t xml:space="preserve"> </w:t>
        </w:r>
      </w:ins>
      <w:r w:rsidR="00975E62" w:rsidRPr="00975E62">
        <w:rPr>
          <w:sz w:val="20"/>
          <w:szCs w:val="20"/>
        </w:rPr>
        <w:t>to reflect upon them for future interactions.</w:t>
      </w:r>
    </w:p>
    <w:p w14:paraId="2997A39D" w14:textId="6569AA20" w:rsidR="005831A5" w:rsidDel="00D37413" w:rsidRDefault="00006BD2">
      <w:pPr>
        <w:ind w:firstLine="216"/>
        <w:rPr>
          <w:del w:id="263" w:author="Leonardo Murta" w:date="2013-03-07T17:17:00Z"/>
          <w:sz w:val="20"/>
          <w:szCs w:val="20"/>
        </w:rPr>
      </w:pPr>
      <w:r>
        <w:rPr>
          <w:sz w:val="20"/>
          <w:szCs w:val="20"/>
        </w:rPr>
        <w:t>In our pre</w:t>
      </w:r>
      <w:r w:rsidR="008A3534">
        <w:rPr>
          <w:sz w:val="20"/>
          <w:szCs w:val="20"/>
        </w:rPr>
        <w:t>v</w:t>
      </w:r>
      <w:r w:rsidR="0014146C">
        <w:rPr>
          <w:sz w:val="20"/>
          <w:szCs w:val="20"/>
        </w:rPr>
        <w:t>ious</w:t>
      </w:r>
      <w:r w:rsidR="00975E62" w:rsidRPr="00975E62">
        <w:rPr>
          <w:sz w:val="20"/>
          <w:szCs w:val="20"/>
        </w:rPr>
        <w:t xml:space="preserve"> work </w:t>
      </w:r>
      <w:r w:rsidR="00B27E34" w:rsidRPr="00975E62">
        <w:rPr>
          <w:sz w:val="20"/>
          <w:szCs w:val="20"/>
        </w:rPr>
        <w:fldChar w:fldCharType="begin"/>
      </w:r>
      <w:r w:rsidR="002242DC">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00975E62" w:rsidRPr="00975E62">
        <w:rPr>
          <w:sz w:val="20"/>
          <w:szCs w:val="20"/>
        </w:rPr>
        <w:t xml:space="preserve">, we introduced the usage of digital provenance </w:t>
      </w:r>
      <w:r w:rsidR="00B27E34" w:rsidRPr="00975E62">
        <w:rPr>
          <w:sz w:val="20"/>
          <w:szCs w:val="20"/>
        </w:rPr>
        <w:fldChar w:fldCharType="begin"/>
      </w:r>
      <w:r w:rsidR="002242DC">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B27E34" w:rsidRPr="00975E62">
        <w:rPr>
          <w:sz w:val="20"/>
          <w:szCs w:val="20"/>
        </w:rPr>
        <w:fldChar w:fldCharType="separate"/>
      </w:r>
      <w:r w:rsidR="002242DC" w:rsidRPr="002242DC">
        <w:t>[10]</w:t>
      </w:r>
      <w:r w:rsidR="00B27E34" w:rsidRPr="00975E62">
        <w:rPr>
          <w:sz w:val="20"/>
          <w:szCs w:val="20"/>
        </w:rPr>
        <w:fldChar w:fldCharType="end"/>
      </w:r>
      <w:r w:rsidR="00975E62" w:rsidRPr="00975E62">
        <w:rPr>
          <w:sz w:val="20"/>
          <w:szCs w:val="20"/>
        </w:rPr>
        <w:t xml:space="preserve"> in games. The main goal of the previous work was to propose a framework that collects information during a game session and maps it to provenance terms, providing the means for a post-game analysis. </w:t>
      </w:r>
      <w:del w:id="264" w:author="Leonardo Murta" w:date="2013-03-07T17:15:00Z">
        <w:r w:rsidR="00975E62" w:rsidRPr="00975E62" w:rsidDel="00D37413">
          <w:rPr>
            <w:sz w:val="20"/>
            <w:szCs w:val="20"/>
          </w:rPr>
          <w:delText xml:space="preserve">This was the first time that the provenance concept and formalization was used in the representation of game flow. </w:delText>
        </w:r>
      </w:del>
      <w:r w:rsidR="00975E62" w:rsidRPr="00975E62">
        <w:rPr>
          <w:sz w:val="20"/>
          <w:szCs w:val="20"/>
        </w:rPr>
        <w:t xml:space="preserve">The present paper </w:t>
      </w:r>
      <w:proofErr w:type="gramStart"/>
      <w:r w:rsidR="00975E62" w:rsidRPr="00975E62">
        <w:rPr>
          <w:sz w:val="20"/>
          <w:szCs w:val="20"/>
        </w:rPr>
        <w:t>is based</w:t>
      </w:r>
      <w:proofErr w:type="gramEnd"/>
      <w:r w:rsidR="00975E62" w:rsidRPr="00975E62">
        <w:rPr>
          <w:sz w:val="20"/>
          <w:szCs w:val="20"/>
        </w:rPr>
        <w:t xml:space="preserve"> on the framework definition introduced in the previous paper. However, while in the previous work we introduced the provenance gathering, this work introduces the provenance graph </w:t>
      </w:r>
      <w:del w:id="265" w:author="Kohwalter" w:date="2013-03-07T15:41:00Z">
        <w:r w:rsidR="00975E62" w:rsidRPr="00975E62" w:rsidDel="00E33C8F">
          <w:rPr>
            <w:sz w:val="20"/>
            <w:szCs w:val="20"/>
          </w:rPr>
          <w:delText xml:space="preserve">construction </w:delText>
        </w:r>
      </w:del>
      <w:r w:rsidR="00975E62" w:rsidRPr="00975E62">
        <w:rPr>
          <w:sz w:val="20"/>
          <w:szCs w:val="20"/>
        </w:rPr>
        <w:t>and analysis methodology</w:t>
      </w:r>
      <w:ins w:id="266" w:author="Kohwalter" w:date="2013-03-07T12:53:00Z">
        <w:r w:rsidR="0052183F">
          <w:rPr>
            <w:sz w:val="20"/>
            <w:szCs w:val="20"/>
          </w:rPr>
          <w:t xml:space="preserve">, allowing the </w:t>
        </w:r>
      </w:ins>
      <w:ins w:id="267" w:author="Kohwalter" w:date="2013-03-07T12:55:00Z">
        <w:r w:rsidR="0052183F">
          <w:rPr>
            <w:sz w:val="20"/>
            <w:szCs w:val="20"/>
          </w:rPr>
          <w:t xml:space="preserve">support of </w:t>
        </w:r>
      </w:ins>
      <w:ins w:id="268" w:author="Kohwalter" w:date="2013-03-07T13:50:00Z">
        <w:r w:rsidR="00F5565C">
          <w:rPr>
            <w:sz w:val="20"/>
            <w:szCs w:val="20"/>
          </w:rPr>
          <w:t xml:space="preserve">a </w:t>
        </w:r>
      </w:ins>
      <w:ins w:id="269" w:author="Kohwalter" w:date="2013-03-07T12:55:00Z">
        <w:r w:rsidR="0052183F">
          <w:rPr>
            <w:sz w:val="20"/>
            <w:szCs w:val="20"/>
          </w:rPr>
          <w:t>broader range of analysis</w:t>
        </w:r>
      </w:ins>
      <w:ins w:id="270" w:author="Leonardo Murta" w:date="2013-03-07T17:16:00Z">
        <w:r w:rsidR="00D37413">
          <w:rPr>
            <w:sz w:val="20"/>
            <w:szCs w:val="20"/>
          </w:rPr>
          <w:t xml:space="preserve"> over </w:t>
        </w:r>
      </w:ins>
      <w:ins w:id="271" w:author="Leonardo Murta" w:date="2013-03-07T17:17:00Z">
        <w:r w:rsidR="00D37413">
          <w:rPr>
            <w:sz w:val="20"/>
            <w:szCs w:val="20"/>
          </w:rPr>
          <w:t xml:space="preserve">a software engineering game named </w:t>
        </w:r>
        <w:r w:rsidR="00D37413" w:rsidRPr="00975E62">
          <w:rPr>
            <w:sz w:val="20"/>
            <w:szCs w:val="20"/>
          </w:rPr>
          <w:t xml:space="preserve">SDM </w:t>
        </w:r>
        <w:r w:rsidR="00D37413" w:rsidRPr="00975E62">
          <w:rPr>
            <w:sz w:val="20"/>
            <w:szCs w:val="20"/>
          </w:rPr>
          <w:fldChar w:fldCharType="begin"/>
        </w:r>
        <w:r w:rsidR="00D37413">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D37413" w:rsidRPr="00975E62">
          <w:rPr>
            <w:sz w:val="20"/>
            <w:szCs w:val="20"/>
          </w:rPr>
          <w:fldChar w:fldCharType="separate"/>
        </w:r>
        <w:r w:rsidR="00D37413" w:rsidRPr="002242DC">
          <w:t>[15]</w:t>
        </w:r>
        <w:r w:rsidR="00D37413" w:rsidRPr="00975E62">
          <w:rPr>
            <w:sz w:val="20"/>
            <w:szCs w:val="20"/>
          </w:rPr>
          <w:fldChar w:fldCharType="end"/>
        </w:r>
      </w:ins>
      <w:r w:rsidR="00975E62" w:rsidRPr="00975E62">
        <w:rPr>
          <w:sz w:val="20"/>
          <w:szCs w:val="20"/>
        </w:rPr>
        <w:t>.</w:t>
      </w:r>
      <w:del w:id="272" w:author="Leonardo Murta" w:date="2013-03-07T17:17:00Z">
        <w:r w:rsidR="00975E62" w:rsidRPr="00975E62" w:rsidDel="00D37413">
          <w:rPr>
            <w:sz w:val="20"/>
            <w:szCs w:val="20"/>
          </w:rPr>
          <w:delText xml:space="preserve"> </w:delText>
        </w:r>
      </w:del>
      <w:ins w:id="273" w:author="Kohwalter" w:date="2013-03-06T18:06:00Z">
        <w:del w:id="274" w:author="Leonardo Murta" w:date="2013-03-07T17:17:00Z">
          <w:r w:rsidR="000D0511" w:rsidDel="00D37413">
            <w:rPr>
              <w:sz w:val="20"/>
              <w:szCs w:val="20"/>
            </w:rPr>
            <w:delText xml:space="preserve"> As a proof of concept, the framework is </w:delText>
          </w:r>
        </w:del>
      </w:ins>
      <w:del w:id="275" w:author="Leonardo Murta" w:date="2013-03-07T17:17:00Z">
        <w:r w:rsidDel="00D37413">
          <w:rPr>
            <w:sz w:val="20"/>
            <w:szCs w:val="20"/>
          </w:rPr>
          <w:delText>instant</w:delText>
        </w:r>
      </w:del>
    </w:p>
    <w:p w14:paraId="396C9734" w14:textId="0CC50312" w:rsidR="005831A5" w:rsidRDefault="00975E62" w:rsidP="00D37413">
      <w:pPr>
        <w:ind w:firstLine="216"/>
        <w:rPr>
          <w:ins w:id="276" w:author="Kohwalter" w:date="2013-03-06T18:06:00Z"/>
          <w:sz w:val="20"/>
          <w:szCs w:val="20"/>
        </w:rPr>
      </w:pPr>
      <w:del w:id="277" w:author="Leonardo Murta" w:date="2013-03-07T17:17:00Z">
        <w:r w:rsidRPr="00975E62" w:rsidDel="00D37413">
          <w:rPr>
            <w:sz w:val="20"/>
            <w:szCs w:val="20"/>
          </w:rPr>
          <w:delText xml:space="preserve">In this work, the </w:delText>
        </w:r>
        <w:r w:rsidRPr="00921782" w:rsidDel="00D37413">
          <w:rPr>
            <w:i/>
            <w:sz w:val="20"/>
            <w:szCs w:val="20"/>
          </w:rPr>
          <w:delText>provenance in games</w:delText>
        </w:r>
        <w:r w:rsidRPr="00975E62" w:rsidDel="00D37413">
          <w:rPr>
            <w:sz w:val="20"/>
            <w:szCs w:val="20"/>
          </w:rPr>
          <w:delText xml:space="preserve"> framework is iated in the SDM game </w:delText>
        </w:r>
        <w:r w:rsidR="00B27E34" w:rsidRPr="00975E62" w:rsidDel="00D37413">
          <w:rPr>
            <w:sz w:val="20"/>
            <w:szCs w:val="20"/>
          </w:rPr>
          <w:fldChar w:fldCharType="begin"/>
        </w:r>
        <w:r w:rsidR="002242DC" w:rsidDel="00D37413">
          <w:rPr>
            <w:sz w:val="20"/>
            <w:szCs w:val="20"/>
          </w:rPr>
          <w:del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delInstrText>
        </w:r>
        <w:r w:rsidR="00B27E34" w:rsidRPr="00975E62" w:rsidDel="00D37413">
          <w:rPr>
            <w:sz w:val="20"/>
            <w:szCs w:val="20"/>
          </w:rPr>
          <w:fldChar w:fldCharType="separate"/>
        </w:r>
        <w:r w:rsidR="002242DC" w:rsidRPr="002242DC" w:rsidDel="00D37413">
          <w:delText>[15]</w:delText>
        </w:r>
        <w:r w:rsidR="00B27E34" w:rsidRPr="00975E62" w:rsidDel="00D37413">
          <w:rPr>
            <w:sz w:val="20"/>
            <w:szCs w:val="20"/>
          </w:rPr>
          <w:fldChar w:fldCharType="end"/>
        </w:r>
        <w:r w:rsidR="00B27E34" w:rsidRPr="00975E62" w:rsidDel="00D37413">
          <w:rPr>
            <w:sz w:val="20"/>
            <w:szCs w:val="20"/>
          </w:rPr>
          <w:fldChar w:fldCharType="begin"/>
        </w:r>
        <w:r w:rsidRPr="00975E62" w:rsidDel="00D37413">
          <w:rPr>
            <w:sz w:val="20"/>
            <w:szCs w:val="20"/>
          </w:rPr>
          <w:delInstrText xml:space="preserve"> ADDIN ZOTERO_TEMP </w:delInstrText>
        </w:r>
        <w:r w:rsidR="00B27E34" w:rsidRPr="00975E62" w:rsidDel="00D37413">
          <w:rPr>
            <w:sz w:val="20"/>
            <w:szCs w:val="20"/>
          </w:rPr>
          <w:fldChar w:fldCharType="end"/>
        </w:r>
        <w:r w:rsidRPr="00975E62" w:rsidDel="00D37413">
          <w:rPr>
            <w:sz w:val="20"/>
            <w:szCs w:val="20"/>
          </w:rPr>
          <w:delText xml:space="preserve"> as a proof of concept.</w:delText>
        </w:r>
      </w:del>
      <w:ins w:id="278" w:author="Kohwalter" w:date="2013-03-06T17:48:00Z">
        <w:del w:id="279" w:author="Leonardo Murta" w:date="2013-03-07T17:17:00Z">
          <w:r w:rsidR="001C4BA5" w:rsidDel="00D37413">
            <w:rPr>
              <w:sz w:val="20"/>
              <w:szCs w:val="20"/>
            </w:rPr>
            <w:delText>.</w:delText>
          </w:r>
        </w:del>
        <w:r w:rsidR="001C4BA5">
          <w:rPr>
            <w:sz w:val="20"/>
            <w:szCs w:val="20"/>
          </w:rPr>
          <w:t xml:space="preserve"> </w:t>
        </w:r>
      </w:ins>
    </w:p>
    <w:p w14:paraId="15F16AB7" w14:textId="4C6FA526" w:rsidR="00BA48DA" w:rsidRDefault="00975E62" w:rsidP="000D0511">
      <w:pPr>
        <w:ind w:firstLine="216"/>
        <w:rPr>
          <w:sz w:val="20"/>
          <w:szCs w:val="20"/>
        </w:rPr>
      </w:pPr>
      <w:del w:id="280" w:author="Kohwalter" w:date="2013-03-06T18:03:00Z">
        <w:r w:rsidRPr="00975E62" w:rsidDel="000D0511">
          <w:rPr>
            <w:sz w:val="20"/>
            <w:szCs w:val="20"/>
          </w:rPr>
          <w:delText xml:space="preserve">The </w:delText>
        </w:r>
      </w:del>
      <w:r w:rsidRPr="00975E62">
        <w:rPr>
          <w:sz w:val="20"/>
          <w:szCs w:val="20"/>
        </w:rPr>
        <w:t xml:space="preserve">SDM </w:t>
      </w:r>
      <w:del w:id="281" w:author="Kohwalter" w:date="2013-03-06T17:49:00Z">
        <w:r w:rsidRPr="00975E62" w:rsidDel="001C4BA5">
          <w:rPr>
            <w:sz w:val="20"/>
            <w:szCs w:val="20"/>
          </w:rPr>
          <w:delText xml:space="preserve">game </w:delText>
        </w:r>
      </w:del>
      <w:r w:rsidRPr="00975E62">
        <w:rPr>
          <w:sz w:val="20"/>
          <w:szCs w:val="20"/>
        </w:rPr>
        <w:t>focuses on introducing Software Engineering concepts and skills to undergraduate students. The</w:t>
      </w:r>
      <w:del w:id="282" w:author="Kohwalter" w:date="2013-03-06T17:50:00Z">
        <w:r w:rsidRPr="00975E62" w:rsidDel="001C4BA5">
          <w:rPr>
            <w:sz w:val="20"/>
            <w:szCs w:val="20"/>
          </w:rPr>
          <w:delText xml:space="preserve"> new and improved version of SDM presented in this paper includes</w:delText>
        </w:r>
      </w:del>
      <w:r w:rsidRPr="00975E62">
        <w:rPr>
          <w:sz w:val="20"/>
          <w:szCs w:val="20"/>
        </w:rPr>
        <w:t xml:space="preserve"> provenance gathering and analysis</w:t>
      </w:r>
      <w:ins w:id="283" w:author="Kohwalter" w:date="2013-03-06T17:50:00Z">
        <w:r w:rsidR="001C4BA5">
          <w:rPr>
            <w:sz w:val="20"/>
            <w:szCs w:val="20"/>
          </w:rPr>
          <w:t xml:space="preserve"> model presented in this paper </w:t>
        </w:r>
      </w:ins>
      <w:del w:id="284" w:author="Kohwalter" w:date="2013-03-06T17:50:00Z">
        <w:r w:rsidRPr="00975E62" w:rsidDel="001C4BA5">
          <w:rPr>
            <w:sz w:val="20"/>
            <w:szCs w:val="20"/>
          </w:rPr>
          <w:delText xml:space="preserve">, </w:delText>
        </w:r>
      </w:del>
      <w:r w:rsidRPr="00975E62">
        <w:rPr>
          <w:sz w:val="20"/>
          <w:szCs w:val="20"/>
        </w:rPr>
        <w:t>allow</w:t>
      </w:r>
      <w:ins w:id="285" w:author="Kohwalter" w:date="2013-03-06T18:04:00Z">
        <w:r w:rsidR="000D0511">
          <w:rPr>
            <w:sz w:val="20"/>
            <w:szCs w:val="20"/>
          </w:rPr>
          <w:t>s</w:t>
        </w:r>
      </w:ins>
      <w:del w:id="286" w:author="Kohwalter" w:date="2013-03-06T17:50:00Z">
        <w:r w:rsidRPr="00975E62" w:rsidDel="001C4BA5">
          <w:rPr>
            <w:sz w:val="20"/>
            <w:szCs w:val="20"/>
          </w:rPr>
          <w:delText>ing</w:delText>
        </w:r>
      </w:del>
      <w:r w:rsidRPr="00975E62">
        <w:rPr>
          <w:sz w:val="20"/>
          <w:szCs w:val="20"/>
        </w:rPr>
        <w:t xml:space="preserve"> students </w:t>
      </w:r>
      <w:ins w:id="287" w:author="Kohwalter" w:date="2013-03-06T17:50:00Z">
        <w:r w:rsidR="001C4BA5">
          <w:rPr>
            <w:sz w:val="20"/>
            <w:szCs w:val="20"/>
          </w:rPr>
          <w:t xml:space="preserve">and tutors </w:t>
        </w:r>
      </w:ins>
      <w:r w:rsidRPr="00975E62">
        <w:rPr>
          <w:sz w:val="20"/>
          <w:szCs w:val="20"/>
        </w:rPr>
        <w:t xml:space="preserve">to visualize </w:t>
      </w:r>
      <w:del w:id="288" w:author="Kohwalter" w:date="2013-03-06T17:51:00Z">
        <w:r w:rsidRPr="00975E62" w:rsidDel="001C4BA5">
          <w:rPr>
            <w:sz w:val="20"/>
            <w:szCs w:val="20"/>
          </w:rPr>
          <w:delText>their actions</w:delText>
        </w:r>
      </w:del>
      <w:ins w:id="289" w:author="Kohwalter" w:date="2013-03-06T17:51:00Z">
        <w:r w:rsidR="001C4BA5">
          <w:rPr>
            <w:sz w:val="20"/>
            <w:szCs w:val="20"/>
          </w:rPr>
          <w:t>the game flow</w:t>
        </w:r>
      </w:ins>
      <w:r w:rsidRPr="00975E62">
        <w:rPr>
          <w:sz w:val="20"/>
          <w:szCs w:val="20"/>
        </w:rPr>
        <w:t xml:space="preserve"> and identify steps that lead to successful or unsuccessful outcome</w:t>
      </w:r>
      <w:del w:id="290" w:author="Kohwalter" w:date="2013-03-06T18:02:00Z">
        <w:r w:rsidRPr="00975E62" w:rsidDel="000D0511">
          <w:rPr>
            <w:sz w:val="20"/>
            <w:szCs w:val="20"/>
          </w:rPr>
          <w:delText>s</w:delText>
        </w:r>
      </w:del>
      <w:r w:rsidRPr="00975E62">
        <w:rPr>
          <w:sz w:val="20"/>
          <w:szCs w:val="20"/>
        </w:rPr>
        <w:t xml:space="preserve">. </w:t>
      </w:r>
      <w:del w:id="291" w:author="Kohwalter" w:date="2013-03-06T18:09:00Z">
        <w:r w:rsidRPr="00975E62" w:rsidDel="000D0511">
          <w:rPr>
            <w:sz w:val="20"/>
            <w:szCs w:val="20"/>
          </w:rPr>
          <w:delText>While the main application of provenance in this paper is over a serious game, we</w:delText>
        </w:r>
      </w:del>
      <w:ins w:id="292" w:author="Kohwalter" w:date="2013-03-06T18:09:00Z">
        <w:r w:rsidR="000D0511">
          <w:rPr>
            <w:sz w:val="20"/>
            <w:szCs w:val="20"/>
          </w:rPr>
          <w:t>We also</w:t>
        </w:r>
      </w:ins>
      <w:r w:rsidRPr="00975E62">
        <w:rPr>
          <w:sz w:val="20"/>
          <w:szCs w:val="20"/>
        </w:rPr>
        <w:t xml:space="preserve"> believe that the </w:t>
      </w:r>
      <w:ins w:id="293" w:author="Leonardo Murta" w:date="2013-03-07T17:20:00Z">
        <w:r w:rsidR="008D5A82">
          <w:rPr>
            <w:sz w:val="20"/>
            <w:szCs w:val="20"/>
          </w:rPr>
          <w:t>ideas</w:t>
        </w:r>
      </w:ins>
      <w:del w:id="294" w:author="Leonardo Murta" w:date="2013-03-07T17:19:00Z">
        <w:r w:rsidRPr="00975E62" w:rsidDel="00EB0947">
          <w:rPr>
            <w:sz w:val="20"/>
            <w:szCs w:val="20"/>
          </w:rPr>
          <w:delText xml:space="preserve">concepts </w:delText>
        </w:r>
      </w:del>
      <w:ins w:id="295" w:author="Leonardo Murta" w:date="2013-03-07T17:19:00Z">
        <w:r w:rsidR="00EB0947" w:rsidRPr="00975E62">
          <w:rPr>
            <w:sz w:val="20"/>
            <w:szCs w:val="20"/>
          </w:rPr>
          <w:t xml:space="preserve"> </w:t>
        </w:r>
      </w:ins>
      <w:r w:rsidRPr="00975E62">
        <w:rPr>
          <w:sz w:val="20"/>
          <w:szCs w:val="20"/>
        </w:rPr>
        <w:t xml:space="preserve">discussed in this paper </w:t>
      </w:r>
      <w:del w:id="296" w:author="Leonardo Murta" w:date="2013-03-07T17:20:00Z">
        <w:r w:rsidRPr="00975E62" w:rsidDel="008D5A82">
          <w:rPr>
            <w:sz w:val="20"/>
            <w:szCs w:val="20"/>
          </w:rPr>
          <w:delText xml:space="preserve">are </w:delText>
        </w:r>
      </w:del>
      <w:ins w:id="297" w:author="Leonardo Murta" w:date="2013-03-07T17:20:00Z">
        <w:r w:rsidR="008D5A82">
          <w:rPr>
            <w:sz w:val="20"/>
            <w:szCs w:val="20"/>
          </w:rPr>
          <w:t xml:space="preserve">can </w:t>
        </w:r>
      </w:ins>
      <w:ins w:id="298" w:author="Leonardo Murta" w:date="2013-03-07T17:21:00Z">
        <w:r w:rsidR="008D5A82">
          <w:rPr>
            <w:sz w:val="20"/>
            <w:szCs w:val="20"/>
          </w:rPr>
          <w:t>open a wide range of research</w:t>
        </w:r>
      </w:ins>
      <w:ins w:id="299" w:author="Leonardo Murta" w:date="2013-03-07T17:22:00Z">
        <w:r w:rsidR="008D5A82">
          <w:rPr>
            <w:sz w:val="20"/>
            <w:szCs w:val="20"/>
          </w:rPr>
          <w:t xml:space="preserve"> in the field of</w:t>
        </w:r>
      </w:ins>
      <w:del w:id="300" w:author="Leonardo Murta" w:date="2013-03-07T17:21:00Z">
        <w:r w:rsidRPr="00975E62" w:rsidDel="008D5A82">
          <w:rPr>
            <w:sz w:val="20"/>
            <w:szCs w:val="20"/>
          </w:rPr>
          <w:delText>applicable to other kinds of games</w:delText>
        </w:r>
      </w:del>
      <w:ins w:id="301" w:author="Kohwalter" w:date="2013-03-07T13:51:00Z">
        <w:del w:id="302" w:author="Leonardo Murta" w:date="2013-03-07T17:21:00Z">
          <w:r w:rsidR="00F5565C" w:rsidDel="008D5A82">
            <w:rPr>
              <w:sz w:val="20"/>
              <w:szCs w:val="20"/>
            </w:rPr>
            <w:delText>applications</w:delText>
          </w:r>
        </w:del>
      </w:ins>
      <w:ins w:id="303" w:author="Kohwalter" w:date="2013-03-07T13:52:00Z">
        <w:del w:id="304" w:author="Leonardo Murta" w:date="2013-03-07T17:22:00Z">
          <w:r w:rsidR="00F5565C" w:rsidDel="008D5A82">
            <w:rPr>
              <w:sz w:val="20"/>
              <w:szCs w:val="20"/>
            </w:rPr>
            <w:delText xml:space="preserve">, </w:delText>
          </w:r>
        </w:del>
      </w:ins>
      <w:ins w:id="305" w:author="Kohwalter" w:date="2013-03-07T15:02:00Z">
        <w:del w:id="306" w:author="Leonardo Murta" w:date="2013-03-07T17:22:00Z">
          <w:r w:rsidR="009E35F4" w:rsidDel="008D5A82">
            <w:rPr>
              <w:sz w:val="20"/>
              <w:szCs w:val="20"/>
            </w:rPr>
            <w:delText>including</w:delText>
          </w:r>
        </w:del>
        <w:r w:rsidR="009E35F4">
          <w:rPr>
            <w:sz w:val="20"/>
            <w:szCs w:val="20"/>
          </w:rPr>
          <w:t xml:space="preserve"> </w:t>
        </w:r>
      </w:ins>
      <w:ins w:id="307" w:author="Leonardo Murta" w:date="2013-03-07T17:22:00Z">
        <w:r w:rsidR="00647307">
          <w:rPr>
            <w:sz w:val="20"/>
            <w:szCs w:val="20"/>
          </w:rPr>
          <w:t xml:space="preserve">behavior patterns </w:t>
        </w:r>
      </w:ins>
      <w:ins w:id="308" w:author="Kohwalter" w:date="2013-03-07T15:02:00Z">
        <w:r w:rsidR="009E35F4">
          <w:rPr>
            <w:sz w:val="20"/>
            <w:szCs w:val="20"/>
          </w:rPr>
          <w:t>data mining</w:t>
        </w:r>
      </w:ins>
      <w:ins w:id="309" w:author="Leonardo Murta" w:date="2013-03-07T17:22:00Z">
        <w:r w:rsidR="00647307">
          <w:rPr>
            <w:sz w:val="20"/>
            <w:szCs w:val="20"/>
          </w:rPr>
          <w:t xml:space="preserve"> </w:t>
        </w:r>
      </w:ins>
      <w:ins w:id="310" w:author="Leonardo Murta" w:date="2013-03-07T17:23:00Z">
        <w:r w:rsidR="00647307">
          <w:rPr>
            <w:sz w:val="20"/>
            <w:szCs w:val="20"/>
          </w:rPr>
          <w:t>of</w:t>
        </w:r>
      </w:ins>
      <w:ins w:id="311" w:author="Leonardo Murta" w:date="2013-03-07T17:22:00Z">
        <w:r w:rsidR="00647307">
          <w:rPr>
            <w:sz w:val="20"/>
            <w:szCs w:val="20"/>
          </w:rPr>
          <w:t xml:space="preserve"> the learning sessions</w:t>
        </w:r>
      </w:ins>
      <w:ins w:id="312" w:author="Kohwalter" w:date="2013-03-07T15:02:00Z">
        <w:del w:id="313" w:author="Leonardo Murta" w:date="2013-03-07T17:21:00Z">
          <w:r w:rsidR="009E35F4" w:rsidDel="008D5A82">
            <w:rPr>
              <w:sz w:val="20"/>
              <w:szCs w:val="20"/>
            </w:rPr>
            <w:delText>,</w:delText>
          </w:r>
        </w:del>
        <w:del w:id="314" w:author="Leonardo Murta" w:date="2013-03-07T17:22:00Z">
          <w:r w:rsidR="009E35F4" w:rsidDel="00647307">
            <w:rPr>
              <w:sz w:val="20"/>
              <w:szCs w:val="20"/>
            </w:rPr>
            <w:delText xml:space="preserve"> behavior patterns</w:delText>
          </w:r>
        </w:del>
        <w:del w:id="315" w:author="Leonardo Murta" w:date="2013-03-07T17:21:00Z">
          <w:r w:rsidR="009E35F4" w:rsidDel="008D5A82">
            <w:rPr>
              <w:sz w:val="20"/>
              <w:szCs w:val="20"/>
            </w:rPr>
            <w:delText>, and artificial intelligence</w:delText>
          </w:r>
        </w:del>
      </w:ins>
      <w:del w:id="316" w:author="Kohwalter" w:date="2013-03-07T13:52:00Z">
        <w:r w:rsidRPr="00975E62" w:rsidDel="00F5565C">
          <w:rPr>
            <w:sz w:val="20"/>
            <w:szCs w:val="20"/>
          </w:rPr>
          <w:delText xml:space="preserve"> and useful to support</w:delText>
        </w:r>
      </w:del>
      <w:del w:id="317" w:author="Kohwalter" w:date="2013-03-07T14:10:00Z">
        <w:r w:rsidRPr="00975E62" w:rsidDel="00054570">
          <w:rPr>
            <w:sz w:val="20"/>
            <w:szCs w:val="20"/>
          </w:rPr>
          <w:delText xml:space="preserve"> </w:delText>
        </w:r>
      </w:del>
      <w:del w:id="318" w:author="Kohwalter" w:date="2013-03-06T18:08:00Z">
        <w:r w:rsidRPr="00975E62" w:rsidDel="000D0511">
          <w:rPr>
            <w:sz w:val="20"/>
            <w:szCs w:val="20"/>
          </w:rPr>
          <w:delText xml:space="preserve">advanced </w:delText>
        </w:r>
      </w:del>
      <w:del w:id="319" w:author="Kohwalter" w:date="2013-03-07T15:02:00Z">
        <w:r w:rsidRPr="00975E62" w:rsidDel="009E35F4">
          <w:rPr>
            <w:sz w:val="20"/>
            <w:szCs w:val="20"/>
          </w:rPr>
          <w:delText>analysis</w:delText>
        </w:r>
      </w:del>
      <w:del w:id="320" w:author="Kohwalter" w:date="2013-03-07T12:56:00Z">
        <w:r w:rsidRPr="00975E62" w:rsidDel="00C839F7">
          <w:rPr>
            <w:sz w:val="20"/>
            <w:szCs w:val="20"/>
          </w:rPr>
          <w:delText xml:space="preserve">, such as gameplay balancing, </w:delText>
        </w:r>
      </w:del>
      <w:del w:id="321" w:author="Kohwalter" w:date="2013-03-06T17:51:00Z">
        <w:r w:rsidRPr="00975E62" w:rsidDel="002242DC">
          <w:rPr>
            <w:sz w:val="20"/>
            <w:szCs w:val="20"/>
          </w:rPr>
          <w:delText xml:space="preserve">events and </w:delText>
        </w:r>
      </w:del>
      <w:del w:id="322" w:author="Kohwalter" w:date="2013-03-06T18:08:00Z">
        <w:r w:rsidRPr="00975E62" w:rsidDel="000D0511">
          <w:rPr>
            <w:sz w:val="20"/>
            <w:szCs w:val="20"/>
          </w:rPr>
          <w:delText xml:space="preserve">behaviors </w:delText>
        </w:r>
      </w:del>
      <w:del w:id="323" w:author="Kohwalter" w:date="2013-03-07T12:56:00Z">
        <w:r w:rsidRPr="00975E62" w:rsidDel="00C839F7">
          <w:rPr>
            <w:sz w:val="20"/>
            <w:szCs w:val="20"/>
          </w:rPr>
          <w:delText xml:space="preserve">data mining, and </w:delText>
        </w:r>
      </w:del>
      <w:del w:id="324" w:author="Kohwalter" w:date="2013-03-06T18:08:00Z">
        <w:r w:rsidRPr="00975E62" w:rsidDel="000D0511">
          <w:rPr>
            <w:sz w:val="20"/>
            <w:szCs w:val="20"/>
          </w:rPr>
          <w:delText xml:space="preserve">even </w:delText>
        </w:r>
      </w:del>
      <w:del w:id="325" w:author="Kohwalter" w:date="2013-03-07T12:56:00Z">
        <w:r w:rsidRPr="00975E62" w:rsidDel="00C839F7">
          <w:rPr>
            <w:sz w:val="20"/>
            <w:szCs w:val="20"/>
          </w:rPr>
          <w:delText>storytelling enhancements</w:delText>
        </w:r>
      </w:del>
      <w:r w:rsidRPr="00975E62">
        <w:rPr>
          <w:sz w:val="20"/>
          <w:szCs w:val="20"/>
        </w:rPr>
        <w:t xml:space="preserve">.  </w:t>
      </w:r>
    </w:p>
    <w:p w14:paraId="6997AEEB" w14:textId="25307A23" w:rsidR="00975E62" w:rsidRPr="00975E62" w:rsidRDefault="00975E62" w:rsidP="00BA48DA">
      <w:pPr>
        <w:ind w:firstLine="216"/>
        <w:rPr>
          <w:sz w:val="20"/>
          <w:szCs w:val="20"/>
        </w:rPr>
      </w:pPr>
      <w:r w:rsidRPr="00975E62">
        <w:rPr>
          <w:sz w:val="20"/>
          <w:szCs w:val="20"/>
        </w:rPr>
        <w:t xml:space="preserve">This paper </w:t>
      </w:r>
      <w:proofErr w:type="gramStart"/>
      <w:r w:rsidRPr="00975E62">
        <w:rPr>
          <w:sz w:val="20"/>
          <w:szCs w:val="20"/>
        </w:rPr>
        <w:t>is organized</w:t>
      </w:r>
      <w:proofErr w:type="gramEnd"/>
      <w:r w:rsidRPr="00975E62">
        <w:rPr>
          <w:sz w:val="20"/>
          <w:szCs w:val="20"/>
        </w:rPr>
        <w:t xml:space="preserve"> as follows: Section </w:t>
      </w:r>
      <w:r w:rsidR="00B27E34">
        <w:rPr>
          <w:sz w:val="20"/>
          <w:szCs w:val="20"/>
        </w:rPr>
        <w:fldChar w:fldCharType="begin"/>
      </w:r>
      <w:r w:rsidR="00FD42E0">
        <w:rPr>
          <w:sz w:val="20"/>
          <w:szCs w:val="20"/>
        </w:rPr>
        <w:instrText xml:space="preserve"> REF _Ref350269111 \r \h </w:instrText>
      </w:r>
      <w:r w:rsidR="00B27E34">
        <w:rPr>
          <w:sz w:val="20"/>
          <w:szCs w:val="20"/>
        </w:rPr>
      </w:r>
      <w:r w:rsidR="00B27E34">
        <w:rPr>
          <w:sz w:val="20"/>
          <w:szCs w:val="20"/>
        </w:rPr>
        <w:fldChar w:fldCharType="separate"/>
      </w:r>
      <w:r w:rsidR="00410B45">
        <w:rPr>
          <w:sz w:val="20"/>
          <w:szCs w:val="20"/>
        </w:rPr>
        <w:t>II</w:t>
      </w:r>
      <w:r w:rsidR="00B27E34">
        <w:rPr>
          <w:sz w:val="20"/>
          <w:szCs w:val="20"/>
        </w:rPr>
        <w:fldChar w:fldCharType="end"/>
      </w:r>
      <w:r w:rsidR="00FD42E0">
        <w:rPr>
          <w:sz w:val="20"/>
          <w:szCs w:val="20"/>
        </w:rPr>
        <w:t xml:space="preserve"> </w:t>
      </w:r>
      <w:r w:rsidRPr="00975E62">
        <w:rPr>
          <w:sz w:val="20"/>
          <w:szCs w:val="20"/>
        </w:rPr>
        <w:t xml:space="preserve">provides related work in the </w:t>
      </w:r>
      <w:commentRangeStart w:id="326"/>
      <w:r w:rsidRPr="00975E62">
        <w:rPr>
          <w:sz w:val="20"/>
          <w:szCs w:val="20"/>
        </w:rPr>
        <w:t>area of game flow analysis</w:t>
      </w:r>
      <w:commentRangeEnd w:id="326"/>
      <w:r w:rsidR="00647307">
        <w:rPr>
          <w:rStyle w:val="CommentReference"/>
        </w:rPr>
        <w:commentReference w:id="326"/>
      </w:r>
      <w:r w:rsidRPr="00975E62">
        <w:rPr>
          <w:sz w:val="20"/>
          <w:szCs w:val="20"/>
        </w:rPr>
        <w:t xml:space="preserve">. Section </w:t>
      </w:r>
      <w:r w:rsidR="00B27E34">
        <w:rPr>
          <w:sz w:val="20"/>
          <w:szCs w:val="20"/>
        </w:rPr>
        <w:fldChar w:fldCharType="begin"/>
      </w:r>
      <w:r w:rsidR="00FD42E0">
        <w:rPr>
          <w:sz w:val="20"/>
          <w:szCs w:val="20"/>
        </w:rPr>
        <w:instrText xml:space="preserve"> REF _Ref350269125 \r \h </w:instrText>
      </w:r>
      <w:r w:rsidR="00B27E34">
        <w:rPr>
          <w:sz w:val="20"/>
          <w:szCs w:val="20"/>
        </w:rPr>
      </w:r>
      <w:r w:rsidR="00B27E34">
        <w:rPr>
          <w:sz w:val="20"/>
          <w:szCs w:val="20"/>
        </w:rPr>
        <w:fldChar w:fldCharType="separate"/>
      </w:r>
      <w:r w:rsidR="00410B45">
        <w:rPr>
          <w:sz w:val="20"/>
          <w:szCs w:val="20"/>
        </w:rPr>
        <w:t>III</w:t>
      </w:r>
      <w:r w:rsidR="00B27E34">
        <w:rPr>
          <w:sz w:val="20"/>
          <w:szCs w:val="20"/>
        </w:rPr>
        <w:fldChar w:fldCharType="end"/>
      </w:r>
      <w:r w:rsidR="00FD42E0">
        <w:rPr>
          <w:sz w:val="20"/>
          <w:szCs w:val="20"/>
        </w:rPr>
        <w:t xml:space="preserve"> </w:t>
      </w:r>
      <w:r w:rsidRPr="00975E62">
        <w:rPr>
          <w:sz w:val="20"/>
          <w:szCs w:val="20"/>
        </w:rPr>
        <w:t>provide</w:t>
      </w:r>
      <w:ins w:id="327" w:author="Kohwalter" w:date="2013-03-07T12:57:00Z">
        <w:r w:rsidR="00C839F7">
          <w:rPr>
            <w:sz w:val="20"/>
            <w:szCs w:val="20"/>
          </w:rPr>
          <w:t>s</w:t>
        </w:r>
      </w:ins>
      <w:del w:id="328" w:author="Kohwalter" w:date="2013-03-07T12:57:00Z">
        <w:r w:rsidRPr="00975E62" w:rsidDel="00C839F7">
          <w:rPr>
            <w:sz w:val="20"/>
            <w:szCs w:val="20"/>
          </w:rPr>
          <w:delText>s</w:delText>
        </w:r>
      </w:del>
      <w:r w:rsidRPr="00975E62">
        <w:rPr>
          <w:sz w:val="20"/>
          <w:szCs w:val="20"/>
        </w:rPr>
        <w:t xml:space="preserve"> </w:t>
      </w:r>
      <w:ins w:id="329" w:author="Kohwalter" w:date="2013-03-07T14:05:00Z">
        <w:r w:rsidR="00173EDC">
          <w:rPr>
            <w:sz w:val="20"/>
            <w:szCs w:val="20"/>
          </w:rPr>
          <w:t xml:space="preserve">a </w:t>
        </w:r>
      </w:ins>
      <w:del w:id="330" w:author="Kohwalter" w:date="2013-03-07T12:57:00Z">
        <w:r w:rsidRPr="00975E62" w:rsidDel="00C839F7">
          <w:rPr>
            <w:sz w:val="20"/>
            <w:szCs w:val="20"/>
          </w:rPr>
          <w:delText xml:space="preserve">some </w:delText>
        </w:r>
      </w:del>
      <w:r w:rsidRPr="00975E62">
        <w:rPr>
          <w:sz w:val="20"/>
          <w:szCs w:val="20"/>
        </w:rPr>
        <w:t>background on provenance</w:t>
      </w:r>
      <w:del w:id="331" w:author="Kohwalter" w:date="2013-03-06T15:29:00Z">
        <w:r w:rsidRPr="00975E62" w:rsidDel="00CC5416">
          <w:rPr>
            <w:sz w:val="20"/>
            <w:szCs w:val="20"/>
          </w:rPr>
          <w:delText>, explaining key definitions that are used in the provenance graph,</w:delText>
        </w:r>
      </w:del>
      <w:r w:rsidRPr="00975E62">
        <w:rPr>
          <w:sz w:val="20"/>
          <w:szCs w:val="20"/>
        </w:rPr>
        <w:t xml:space="preserve"> </w:t>
      </w:r>
      <w:del w:id="332" w:author="Kohwalter" w:date="2013-03-07T14:05:00Z">
        <w:r w:rsidRPr="00975E62" w:rsidDel="00173EDC">
          <w:rPr>
            <w:sz w:val="20"/>
            <w:szCs w:val="20"/>
          </w:rPr>
          <w:delText xml:space="preserve">as well as </w:delText>
        </w:r>
      </w:del>
      <w:ins w:id="333" w:author="Kohwalter" w:date="2013-03-07T14:05:00Z">
        <w:r w:rsidR="00173EDC">
          <w:rPr>
            <w:sz w:val="20"/>
            <w:szCs w:val="20"/>
          </w:rPr>
          <w:t xml:space="preserve">and </w:t>
        </w:r>
      </w:ins>
      <w:ins w:id="334" w:author="Kohwalter" w:date="2013-03-07T12:57:00Z">
        <w:del w:id="335" w:author="Leonardo Murta" w:date="2013-03-07T17:27:00Z">
          <w:r w:rsidR="00C839F7" w:rsidDel="00F66FCE">
            <w:rPr>
              <w:sz w:val="20"/>
              <w:szCs w:val="20"/>
            </w:rPr>
            <w:delText>in</w:delText>
          </w:r>
        </w:del>
      </w:ins>
      <w:ins w:id="336" w:author="Leonardo Murta" w:date="2013-03-07T17:27:00Z">
        <w:r w:rsidR="00F66FCE">
          <w:rPr>
            <w:sz w:val="20"/>
            <w:szCs w:val="20"/>
          </w:rPr>
          <w:t>introduces our framework</w:t>
        </w:r>
      </w:ins>
      <w:ins w:id="337" w:author="Kohwalter" w:date="2013-03-07T12:57:00Z">
        <w:del w:id="338" w:author="Leonardo Murta" w:date="2013-03-07T17:27:00Z">
          <w:r w:rsidR="00C839F7" w:rsidDel="00F66FCE">
            <w:rPr>
              <w:sz w:val="20"/>
              <w:szCs w:val="20"/>
            </w:rPr>
            <w:delText xml:space="preserve"> </w:delText>
          </w:r>
        </w:del>
      </w:ins>
      <w:del w:id="339" w:author="Leonardo Murta" w:date="2013-03-07T17:27:00Z">
        <w:r w:rsidRPr="00975E62" w:rsidDel="00F66FCE">
          <w:rPr>
            <w:sz w:val="20"/>
            <w:szCs w:val="20"/>
          </w:rPr>
          <w:delText>the framework</w:delText>
        </w:r>
      </w:del>
      <w:ins w:id="340" w:author="Leonardo Murta" w:date="2013-03-07T17:27:00Z">
        <w:r w:rsidR="00F66FCE">
          <w:rPr>
            <w:sz w:val="20"/>
            <w:szCs w:val="20"/>
          </w:rPr>
          <w:t xml:space="preserve"> for provenance gathering</w:t>
        </w:r>
      </w:ins>
      <w:del w:id="341" w:author="Leonardo Murta" w:date="2013-03-07T17:25:00Z">
        <w:r w:rsidRPr="00975E62" w:rsidDel="00650F17">
          <w:rPr>
            <w:sz w:val="20"/>
            <w:szCs w:val="20"/>
          </w:rPr>
          <w:delText xml:space="preserve"> used </w:delText>
        </w:r>
      </w:del>
      <w:del w:id="342" w:author="Kohwalter" w:date="2013-03-06T18:20:00Z">
        <w:r w:rsidRPr="00975E62" w:rsidDel="00122E53">
          <w:rPr>
            <w:sz w:val="20"/>
            <w:szCs w:val="20"/>
          </w:rPr>
          <w:delText xml:space="preserve">to enable </w:delText>
        </w:r>
        <w:r w:rsidRPr="00921782" w:rsidDel="00122E53">
          <w:rPr>
            <w:i/>
            <w:sz w:val="20"/>
            <w:szCs w:val="20"/>
          </w:rPr>
          <w:delText>provenance in games</w:delText>
        </w:r>
      </w:del>
      <w:r w:rsidRPr="00975E62">
        <w:rPr>
          <w:sz w:val="20"/>
          <w:szCs w:val="20"/>
        </w:rPr>
        <w:t xml:space="preserve">. Section </w:t>
      </w:r>
      <w:r w:rsidR="00B27E34">
        <w:rPr>
          <w:sz w:val="20"/>
          <w:szCs w:val="20"/>
        </w:rPr>
        <w:fldChar w:fldCharType="begin"/>
      </w:r>
      <w:r w:rsidR="00FD42E0">
        <w:rPr>
          <w:sz w:val="20"/>
          <w:szCs w:val="20"/>
        </w:rPr>
        <w:instrText xml:space="preserve"> REF _Ref350269138 \r \h </w:instrText>
      </w:r>
      <w:r w:rsidR="00B27E34">
        <w:rPr>
          <w:sz w:val="20"/>
          <w:szCs w:val="20"/>
        </w:rPr>
      </w:r>
      <w:r w:rsidR="00B27E34">
        <w:rPr>
          <w:sz w:val="20"/>
          <w:szCs w:val="20"/>
        </w:rPr>
        <w:fldChar w:fldCharType="separate"/>
      </w:r>
      <w:r w:rsidR="00410B45">
        <w:rPr>
          <w:sz w:val="20"/>
          <w:szCs w:val="20"/>
        </w:rPr>
        <w:t>IV</w:t>
      </w:r>
      <w:r w:rsidR="00B27E34">
        <w:rPr>
          <w:sz w:val="20"/>
          <w:szCs w:val="20"/>
        </w:rPr>
        <w:fldChar w:fldCharType="end"/>
      </w:r>
      <w:r w:rsidR="00FD42E0">
        <w:rPr>
          <w:sz w:val="20"/>
          <w:szCs w:val="20"/>
        </w:rPr>
        <w:t xml:space="preserve"> </w:t>
      </w:r>
      <w:r w:rsidRPr="00975E62">
        <w:rPr>
          <w:sz w:val="20"/>
          <w:szCs w:val="20"/>
        </w:rPr>
        <w:t xml:space="preserve">presents the provenance analysis </w:t>
      </w:r>
      <w:del w:id="343" w:author="Kohwalter" w:date="2013-03-07T14:05:00Z">
        <w:r w:rsidRPr="00975E62" w:rsidDel="00173EDC">
          <w:rPr>
            <w:sz w:val="20"/>
            <w:szCs w:val="20"/>
          </w:rPr>
          <w:delText>by using a</w:delText>
        </w:r>
      </w:del>
      <w:ins w:id="344" w:author="Kohwalter" w:date="2013-03-07T14:05:00Z">
        <w:r w:rsidR="00173EDC">
          <w:rPr>
            <w:sz w:val="20"/>
            <w:szCs w:val="20"/>
          </w:rPr>
          <w:t>and</w:t>
        </w:r>
      </w:ins>
      <w:r w:rsidRPr="00975E62">
        <w:rPr>
          <w:sz w:val="20"/>
          <w:szCs w:val="20"/>
        </w:rPr>
        <w:t xml:space="preserve"> provenance graph</w:t>
      </w:r>
      <w:del w:id="345" w:author="Kohwalter" w:date="2013-03-06T18:20:00Z">
        <w:r w:rsidRPr="00975E62" w:rsidDel="00122E53">
          <w:rPr>
            <w:sz w:val="20"/>
            <w:szCs w:val="20"/>
          </w:rPr>
          <w:delText xml:space="preserve"> and some features to aid in the analysis</w:delText>
        </w:r>
      </w:del>
      <w:r w:rsidRPr="00975E62">
        <w:rPr>
          <w:sz w:val="20"/>
          <w:szCs w:val="20"/>
        </w:rPr>
        <w:t xml:space="preserve">. Section </w:t>
      </w:r>
      <w:r w:rsidR="00B27E34">
        <w:rPr>
          <w:sz w:val="20"/>
          <w:szCs w:val="20"/>
        </w:rPr>
        <w:fldChar w:fldCharType="begin"/>
      </w:r>
      <w:r w:rsidR="00FD42E0">
        <w:rPr>
          <w:sz w:val="20"/>
          <w:szCs w:val="20"/>
        </w:rPr>
        <w:instrText xml:space="preserve"> REF _Ref350268391 \r \h </w:instrText>
      </w:r>
      <w:r w:rsidR="00B27E34">
        <w:rPr>
          <w:sz w:val="20"/>
          <w:szCs w:val="20"/>
        </w:rPr>
      </w:r>
      <w:r w:rsidR="00B27E34">
        <w:rPr>
          <w:sz w:val="20"/>
          <w:szCs w:val="20"/>
        </w:rPr>
        <w:fldChar w:fldCharType="separate"/>
      </w:r>
      <w:r w:rsidR="00410B45">
        <w:rPr>
          <w:sz w:val="20"/>
          <w:szCs w:val="20"/>
        </w:rPr>
        <w:t>V</w:t>
      </w:r>
      <w:r w:rsidR="00B27E34">
        <w:rPr>
          <w:sz w:val="20"/>
          <w:szCs w:val="20"/>
        </w:rPr>
        <w:fldChar w:fldCharType="end"/>
      </w:r>
      <w:r w:rsidR="00FD42E0">
        <w:rPr>
          <w:sz w:val="20"/>
          <w:szCs w:val="20"/>
        </w:rPr>
        <w:t xml:space="preserve"> </w:t>
      </w:r>
      <w:r w:rsidRPr="00975E62">
        <w:rPr>
          <w:sz w:val="20"/>
          <w:szCs w:val="20"/>
        </w:rPr>
        <w:t xml:space="preserve">presents </w:t>
      </w:r>
      <w:del w:id="346" w:author="Leonardo Murta" w:date="2013-03-07T17:25:00Z">
        <w:r w:rsidRPr="00975E62" w:rsidDel="00650F17">
          <w:rPr>
            <w:sz w:val="20"/>
            <w:szCs w:val="20"/>
          </w:rPr>
          <w:delText>a proof of concept usage of the analysis in the SDM</w:delText>
        </w:r>
      </w:del>
      <w:ins w:id="347" w:author="Kohwalter" w:date="2013-03-06T18:20:00Z">
        <w:del w:id="348" w:author="Leonardo Murta" w:date="2013-03-07T17:25:00Z">
          <w:r w:rsidR="00122E53" w:rsidDel="00650F17">
            <w:rPr>
              <w:sz w:val="20"/>
              <w:szCs w:val="20"/>
            </w:rPr>
            <w:delText>a</w:delText>
          </w:r>
        </w:del>
      </w:ins>
      <w:del w:id="349" w:author="Leonardo Murta" w:date="2013-03-07T17:25:00Z">
        <w:r w:rsidRPr="00975E62" w:rsidDel="00650F17">
          <w:rPr>
            <w:sz w:val="20"/>
            <w:szCs w:val="20"/>
          </w:rPr>
          <w:delText xml:space="preserve"> game</w:delText>
        </w:r>
      </w:del>
      <w:ins w:id="350" w:author="Leonardo Murta" w:date="2013-03-07T17:25:00Z">
        <w:r w:rsidR="00650F17">
          <w:rPr>
            <w:sz w:val="20"/>
            <w:szCs w:val="20"/>
          </w:rPr>
          <w:t xml:space="preserve">the adoption of provenance visualization in </w:t>
        </w:r>
        <w:r w:rsidR="00650F17">
          <w:rPr>
            <w:sz w:val="20"/>
            <w:szCs w:val="20"/>
          </w:rPr>
          <w:lastRenderedPageBreak/>
          <w:t>software engineering</w:t>
        </w:r>
      </w:ins>
      <w:r w:rsidRPr="00975E62">
        <w:rPr>
          <w:sz w:val="20"/>
          <w:szCs w:val="20"/>
        </w:rPr>
        <w:t xml:space="preserve">. Finally, Section </w:t>
      </w:r>
      <w:r w:rsidR="0000562F">
        <w:fldChar w:fldCharType="begin"/>
      </w:r>
      <w:r w:rsidR="0000562F">
        <w:instrText xml:space="preserve"> REF _Ref341897928 \r \h  \* MERGEFORMAT </w:instrText>
      </w:r>
      <w:r w:rsidR="0000562F">
        <w:fldChar w:fldCharType="separate"/>
      </w:r>
      <w:r w:rsidR="00410B45" w:rsidRPr="00410B45">
        <w:rPr>
          <w:sz w:val="20"/>
          <w:szCs w:val="20"/>
        </w:rPr>
        <w:t>VI</w:t>
      </w:r>
      <w:r w:rsidR="0000562F">
        <w:fldChar w:fldCharType="end"/>
      </w:r>
      <w:r w:rsidRPr="00975E62">
        <w:rPr>
          <w:sz w:val="20"/>
          <w:szCs w:val="20"/>
        </w:rPr>
        <w:t xml:space="preserve"> presents the conclusions of this work and points out some future work.</w:t>
      </w:r>
    </w:p>
    <w:p w14:paraId="7B1E4F4D" w14:textId="77777777" w:rsidR="00975E62" w:rsidRPr="00A03E84" w:rsidRDefault="00A03E84" w:rsidP="00A03E84">
      <w:pPr>
        <w:pStyle w:val="Heading1"/>
        <w:rPr>
          <w:szCs w:val="20"/>
        </w:rPr>
      </w:pPr>
      <w:bookmarkStart w:id="351" w:name="_Ref350269111"/>
      <w:r>
        <w:rPr>
          <w:szCs w:val="20"/>
        </w:rPr>
        <w:t>Related Work</w:t>
      </w:r>
      <w:bookmarkEnd w:id="351"/>
    </w:p>
    <w:p w14:paraId="54D52652" w14:textId="77777777" w:rsidR="00BA48DA" w:rsidRDefault="00975E62" w:rsidP="00BA48DA">
      <w:pPr>
        <w:ind w:firstLine="216"/>
        <w:rPr>
          <w:sz w:val="20"/>
          <w:szCs w:val="20"/>
        </w:rPr>
      </w:pPr>
      <w:r w:rsidRPr="00975E62">
        <w:rPr>
          <w:sz w:val="20"/>
          <w:szCs w:val="20"/>
        </w:rPr>
        <w:t xml:space="preserve">Warren </w:t>
      </w:r>
      <w:r w:rsidR="00B27E34" w:rsidRPr="00975E62">
        <w:rPr>
          <w:sz w:val="20"/>
          <w:szCs w:val="20"/>
        </w:rPr>
        <w:fldChar w:fldCharType="begin"/>
      </w:r>
      <w:r w:rsidR="002242DC">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27E34" w:rsidRPr="00975E62">
        <w:rPr>
          <w:sz w:val="20"/>
          <w:szCs w:val="20"/>
        </w:rPr>
        <w:fldChar w:fldCharType="separate"/>
      </w:r>
      <w:r w:rsidR="002242DC" w:rsidRPr="002242DC">
        <w:t>[11]</w:t>
      </w:r>
      <w:r w:rsidR="00B27E34" w:rsidRPr="00975E62">
        <w:rPr>
          <w:sz w:val="20"/>
          <w:szCs w:val="20"/>
        </w:rPr>
        <w:fldChar w:fldCharType="end"/>
      </w:r>
      <w:r w:rsidRPr="00975E62">
        <w:rPr>
          <w:sz w:val="20"/>
          <w:szCs w:val="20"/>
        </w:rPr>
        <w:t xml:space="preserve"> proposes an informal method to analyze the game flow using a flow graph, mapping game actions and resources to vertexes. By his definition, resources are dimensions of the game </w:t>
      </w:r>
      <w:proofErr w:type="gramStart"/>
      <w:r w:rsidRPr="00975E62">
        <w:rPr>
          <w:sz w:val="20"/>
          <w:szCs w:val="20"/>
        </w:rPr>
        <w:t>state which</w:t>
      </w:r>
      <w:proofErr w:type="gramEnd"/>
      <w:r w:rsidRPr="00975E62">
        <w:rPr>
          <w:sz w:val="20"/>
          <w:szCs w:val="20"/>
        </w:rPr>
        <w:t xml:space="preserve"> are quantifiable, while actions are rules of the game that allowed the conversion of one resource to another. </w:t>
      </w:r>
      <w:proofErr w:type="spellStart"/>
      <w:r w:rsidRPr="005417B0">
        <w:rPr>
          <w:sz w:val="20"/>
          <w:szCs w:val="20"/>
        </w:rPr>
        <w:t>Consalvo</w:t>
      </w:r>
      <w:proofErr w:type="spellEnd"/>
      <w:r w:rsidRPr="005417B0">
        <w:rPr>
          <w:sz w:val="20"/>
          <w:szCs w:val="20"/>
        </w:rPr>
        <w:t xml:space="preserve"> </w:t>
      </w:r>
      <w:r w:rsidR="00B27E34" w:rsidRPr="00975E62">
        <w:rPr>
          <w:sz w:val="20"/>
          <w:szCs w:val="20"/>
        </w:rPr>
        <w:fldChar w:fldCharType="begin"/>
      </w:r>
      <w:r w:rsidR="002242DC"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B27E34" w:rsidRPr="00975E62">
        <w:rPr>
          <w:sz w:val="20"/>
          <w:szCs w:val="20"/>
        </w:rPr>
        <w:fldChar w:fldCharType="separate"/>
      </w:r>
      <w:r w:rsidR="002242DC" w:rsidRPr="002242DC">
        <w:t>[7]</w:t>
      </w:r>
      <w:r w:rsidR="00B27E34" w:rsidRPr="00975E62">
        <w:rPr>
          <w:sz w:val="20"/>
          <w:szCs w:val="20"/>
        </w:rPr>
        <w:fldChar w:fldCharType="end"/>
      </w:r>
      <w:r w:rsidRPr="002242DC">
        <w:rPr>
          <w:sz w:val="20"/>
          <w:szCs w:val="20"/>
        </w:rPr>
        <w:t xml:space="preserve"> presents a more formal approach based on metrics collected during the game session, creating a gameplay log to identify events caused by player choices. </w:t>
      </w:r>
      <w:r w:rsidRPr="00975E62">
        <w:rPr>
          <w:sz w:val="20"/>
          <w:szCs w:val="20"/>
        </w:rPr>
        <w:t xml:space="preserve">Another method, called </w:t>
      </w:r>
      <w:proofErr w:type="spellStart"/>
      <w:r w:rsidRPr="00975E62">
        <w:rPr>
          <w:sz w:val="20"/>
          <w:szCs w:val="20"/>
        </w:rPr>
        <w:t>Playtracer</w:t>
      </w:r>
      <w:proofErr w:type="spellEnd"/>
      <w:r w:rsidRPr="00975E62">
        <w:rPr>
          <w:sz w:val="20"/>
          <w:szCs w:val="20"/>
        </w:rPr>
        <w:t xml:space="preserve"> </w:t>
      </w:r>
      <w:r w:rsidR="00B27E34" w:rsidRPr="00975E62">
        <w:rPr>
          <w:sz w:val="20"/>
          <w:szCs w:val="20"/>
        </w:rPr>
        <w:fldChar w:fldCharType="begin"/>
      </w:r>
      <w:r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27E34" w:rsidRPr="00975E62">
        <w:rPr>
          <w:sz w:val="20"/>
          <w:szCs w:val="20"/>
        </w:rPr>
        <w:fldChar w:fldCharType="separate"/>
      </w:r>
      <w:r w:rsidR="00E715DC" w:rsidRPr="00E715DC">
        <w:rPr>
          <w:sz w:val="20"/>
        </w:rPr>
        <w:t>[2]</w:t>
      </w:r>
      <w:r w:rsidR="00B27E34" w:rsidRPr="00975E62">
        <w:rPr>
          <w:sz w:val="20"/>
          <w:szCs w:val="20"/>
        </w:rPr>
        <w:fldChar w:fldCharType="end"/>
      </w:r>
      <w:r w:rsidRPr="00975E62">
        <w:rPr>
          <w:sz w:val="20"/>
          <w:szCs w:val="20"/>
        </w:rPr>
        <w:t xml:space="preserve">, offers a way to visually analyze play steps, providing detailed visual representation of the actions taken by the player through the game. </w:t>
      </w:r>
    </w:p>
    <w:p w14:paraId="102C009E" w14:textId="77777777" w:rsidR="00BA48DA" w:rsidRDefault="00975E62" w:rsidP="00BA48DA">
      <w:pPr>
        <w:ind w:firstLine="216"/>
        <w:rPr>
          <w:sz w:val="20"/>
          <w:szCs w:val="20"/>
        </w:rPr>
      </w:pPr>
      <w:r w:rsidRPr="00975E62">
        <w:rPr>
          <w:sz w:val="20"/>
          <w:szCs w:val="20"/>
        </w:rPr>
        <w:t xml:space="preserve">Besides </w:t>
      </w:r>
      <w:r w:rsidR="00B27E34" w:rsidRPr="00975E62">
        <w:rPr>
          <w:sz w:val="20"/>
          <w:szCs w:val="20"/>
        </w:rPr>
        <w:fldChar w:fldCharType="begin"/>
      </w:r>
      <w:r w:rsidR="002242DC">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27E34" w:rsidRPr="00975E62">
        <w:rPr>
          <w:sz w:val="20"/>
          <w:szCs w:val="20"/>
        </w:rPr>
        <w:fldChar w:fldCharType="separate"/>
      </w:r>
      <w:r w:rsidR="002242DC" w:rsidRPr="002242DC">
        <w:t>[11]</w:t>
      </w:r>
      <w:r w:rsidR="00B27E34"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14:paraId="0320654D" w14:textId="77777777" w:rsidR="00975E62" w:rsidRPr="00975E62" w:rsidRDefault="00975E62" w:rsidP="00BA48DA">
      <w:pPr>
        <w:ind w:firstLine="216"/>
        <w:rPr>
          <w:sz w:val="20"/>
          <w:szCs w:val="20"/>
        </w:rPr>
      </w:pPr>
      <w:r w:rsidRPr="00975E62">
        <w:rPr>
          <w:sz w:val="20"/>
          <w:szCs w:val="20"/>
        </w:rPr>
        <w:t xml:space="preserve">Another method that analyzes a story in the field of interactive storytelling </w:t>
      </w:r>
      <w:r w:rsidR="00B27E34" w:rsidRPr="00975E62">
        <w:rPr>
          <w:sz w:val="20"/>
          <w:szCs w:val="20"/>
        </w:rPr>
        <w:fldChar w:fldCharType="begin"/>
      </w:r>
      <w:r w:rsidR="00E715DC">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27E34" w:rsidRPr="00975E62">
        <w:rPr>
          <w:sz w:val="20"/>
          <w:szCs w:val="20"/>
        </w:rPr>
        <w:fldChar w:fldCharType="separate"/>
      </w:r>
      <w:r w:rsidR="00E715DC" w:rsidRPr="00E715DC">
        <w:t>[5]</w:t>
      </w:r>
      <w:r w:rsidR="00B27E34" w:rsidRPr="00975E62">
        <w:rPr>
          <w:sz w:val="20"/>
          <w:szCs w:val="20"/>
        </w:rPr>
        <w:fldChar w:fldCharType="end"/>
      </w:r>
      <w:r w:rsidRPr="00975E62">
        <w:rPr>
          <w:sz w:val="20"/>
          <w:szCs w:val="20"/>
        </w:rPr>
        <w:t xml:space="preserve"> was presented in </w:t>
      </w:r>
      <w:r w:rsidR="00B27E34" w:rsidRPr="00975E62">
        <w:rPr>
          <w:sz w:val="20"/>
          <w:szCs w:val="20"/>
        </w:rPr>
        <w:fldChar w:fldCharType="begin"/>
      </w:r>
      <w:r w:rsidR="002242DC">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B27E34" w:rsidRPr="00975E62">
        <w:rPr>
          <w:sz w:val="20"/>
          <w:szCs w:val="20"/>
        </w:rPr>
        <w:fldChar w:fldCharType="separate"/>
      </w:r>
      <w:r w:rsidR="002242DC" w:rsidRPr="002242DC">
        <w:t>[19]</w:t>
      </w:r>
      <w:r w:rsidR="00B27E34" w:rsidRPr="00975E62">
        <w:rPr>
          <w:sz w:val="20"/>
          <w:szCs w:val="20"/>
        </w:rPr>
        <w:fldChar w:fldCharType="end"/>
      </w:r>
      <w:r w:rsidRPr="00975E62">
        <w:rPr>
          <w:sz w:val="20"/>
          <w:szCs w:val="20"/>
        </w:rPr>
        <w:t xml:space="preserve">. This method organize the story using PNF networks </w:t>
      </w:r>
      <w:r w:rsidR="00B27E34" w:rsidRPr="00975E62">
        <w:rPr>
          <w:sz w:val="20"/>
          <w:szCs w:val="20"/>
        </w:rPr>
        <w:fldChar w:fldCharType="begin"/>
      </w:r>
      <w:r w:rsidR="002242DC">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27E34" w:rsidRPr="00975E62">
        <w:rPr>
          <w:sz w:val="20"/>
          <w:szCs w:val="20"/>
        </w:rPr>
        <w:fldChar w:fldCharType="separate"/>
      </w:r>
      <w:r w:rsidR="002242DC" w:rsidRPr="002242DC">
        <w:t>[20]</w:t>
      </w:r>
      <w:r w:rsidR="00B27E34" w:rsidRPr="00975E62">
        <w:rPr>
          <w:sz w:val="20"/>
          <w:szCs w:val="20"/>
        </w:rPr>
        <w:fldChar w:fldCharType="end"/>
      </w:r>
      <w:r w:rsidRPr="00975E62">
        <w:rPr>
          <w:sz w:val="20"/>
          <w:szCs w:val="20"/>
        </w:rPr>
        <w:t xml:space="preserve">, representing the temporal structure of the events that make up the plot. This structure </w:t>
      </w:r>
      <w:proofErr w:type="gramStart"/>
      <w:r w:rsidRPr="00975E62">
        <w:rPr>
          <w:sz w:val="20"/>
          <w:szCs w:val="20"/>
        </w:rPr>
        <w:t>can also be used</w:t>
      </w:r>
      <w:proofErr w:type="gramEnd"/>
      <w:r w:rsidRPr="00975E62">
        <w:rPr>
          <w:sz w:val="20"/>
          <w:szCs w:val="20"/>
        </w:rPr>
        <w:t xml:space="preserve"> in the generation of new events to the story, but is restricted to temporal coherence between the game events, without providing insights of positive or negative reinforcements.</w:t>
      </w:r>
    </w:p>
    <w:p w14:paraId="0CDADB6C" w14:textId="77777777" w:rsidR="00975E62" w:rsidRPr="00975E62" w:rsidRDefault="00A03E84" w:rsidP="00A03E84">
      <w:pPr>
        <w:pStyle w:val="Heading1"/>
      </w:pPr>
      <w:bookmarkStart w:id="352" w:name="_Ref350269125"/>
      <w:r>
        <w:t>Provenance</w:t>
      </w:r>
      <w:bookmarkEnd w:id="352"/>
    </w:p>
    <w:p w14:paraId="4320644D" w14:textId="77777777" w:rsidR="00BA48DA" w:rsidRDefault="00975E62" w:rsidP="00BA48DA">
      <w:pPr>
        <w:ind w:firstLine="216"/>
        <w:rPr>
          <w:sz w:val="20"/>
          <w:szCs w:val="20"/>
        </w:rPr>
      </w:pPr>
      <w:r w:rsidRPr="00975E62">
        <w:rPr>
          <w:sz w:val="20"/>
          <w:szCs w:val="20"/>
        </w:rPr>
        <w:t xml:space="preserve">Provenance is well understood in the context of art or digital libraries, where it respectively refers to the documented history of an art object, or the documentation of processes in a digital object's life cycle. In 2006, at the </w:t>
      </w:r>
      <w:r w:rsidRPr="00975E62">
        <w:rPr>
          <w:i/>
          <w:sz w:val="20"/>
          <w:szCs w:val="20"/>
        </w:rPr>
        <w:t>International Prove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ation, derivation, and annotation. As a result, the </w:t>
      </w:r>
      <w:r w:rsidRPr="00975E62">
        <w:rPr>
          <w:i/>
          <w:sz w:val="20"/>
          <w:szCs w:val="20"/>
        </w:rPr>
        <w:t>Open Provenance Model</w:t>
      </w:r>
      <w:r w:rsidRPr="00975E62">
        <w:rPr>
          <w:sz w:val="20"/>
          <w:szCs w:val="20"/>
        </w:rPr>
        <w:t xml:space="preserve"> (OPM) </w:t>
      </w:r>
      <w:r w:rsidR="00B27E34" w:rsidRPr="00975E62">
        <w:rPr>
          <w:sz w:val="20"/>
          <w:szCs w:val="20"/>
        </w:rPr>
        <w:fldChar w:fldCharType="begin"/>
      </w:r>
      <w:r w:rsidR="002242DC">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xml:space="preserve"> was created at the </w:t>
      </w:r>
      <w:r w:rsidRPr="00975E62">
        <w:rPr>
          <w:i/>
          <w:sz w:val="20"/>
          <w:szCs w:val="20"/>
        </w:rPr>
        <w:t>Provenance Challenge</w:t>
      </w:r>
      <w:r w:rsidRPr="00975E62">
        <w:rPr>
          <w:sz w:val="20"/>
          <w:szCs w:val="20"/>
        </w:rPr>
        <w:t xml:space="preserve">, which is a collocated event of IPAW. Recently, another provenance model was developed, named PROV </w:t>
      </w:r>
      <w:r w:rsidR="00B27E34" w:rsidRPr="00975E62">
        <w:rPr>
          <w:sz w:val="20"/>
          <w:szCs w:val="20"/>
        </w:rPr>
        <w:fldChar w:fldCharType="begin"/>
      </w:r>
      <w:r w:rsidR="002242DC">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B27E34" w:rsidRPr="00975E62">
        <w:rPr>
          <w:sz w:val="20"/>
          <w:szCs w:val="20"/>
        </w:rPr>
        <w:fldChar w:fldCharType="separate"/>
      </w:r>
      <w:r w:rsidR="002242DC" w:rsidRPr="002242DC">
        <w:t>[23]</w:t>
      </w:r>
      <w:r w:rsidR="00B27E34" w:rsidRPr="00975E62">
        <w:rPr>
          <w:sz w:val="20"/>
          <w:szCs w:val="20"/>
        </w:rPr>
        <w:fldChar w:fldCharType="end"/>
      </w:r>
      <w:r w:rsidRPr="00975E62">
        <w:rPr>
          <w:sz w:val="20"/>
          <w:szCs w:val="20"/>
        </w:rPr>
        <w:t>, which can be viewed as a continuation of the OPM. Both models aim at bringing provenance concepts to digital data.</w:t>
      </w:r>
    </w:p>
    <w:p w14:paraId="4CB4B2EE" w14:textId="77777777" w:rsidR="00BA48DA" w:rsidRDefault="00975E62" w:rsidP="00BA48DA">
      <w:pPr>
        <w:ind w:firstLine="216"/>
        <w:rPr>
          <w:sz w:val="20"/>
          <w:szCs w:val="20"/>
        </w:rPr>
      </w:pPr>
      <w:r w:rsidRPr="00975E62">
        <w:rPr>
          <w:sz w:val="20"/>
          <w:szCs w:val="20"/>
        </w:rPr>
        <w:t xml:space="preserve">Both provenance models assume that provenance of objects is represented by an annotated causality graph, which is a directed acyclic graph enriched with annotations. These annotations capture further information pertaining to execution. According to </w:t>
      </w:r>
      <w:r w:rsidR="00B27E34" w:rsidRPr="00975E62">
        <w:rPr>
          <w:sz w:val="20"/>
          <w:szCs w:val="20"/>
        </w:rPr>
        <w:fldChar w:fldCharType="begin"/>
      </w:r>
      <w:r w:rsidR="002242DC">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14:paraId="4B4144A1" w14:textId="77777777" w:rsidR="00975E62" w:rsidRPr="00975E62" w:rsidDel="008872D1" w:rsidRDefault="00975E62" w:rsidP="008872D1">
      <w:pPr>
        <w:ind w:firstLine="216"/>
        <w:rPr>
          <w:del w:id="353" w:author="Kohwalter" w:date="2013-03-05T17:51:00Z"/>
          <w:sz w:val="20"/>
          <w:szCs w:val="20"/>
        </w:rPr>
      </w:pPr>
      <w:r w:rsidRPr="00975E62">
        <w:rPr>
          <w:sz w:val="20"/>
          <w:szCs w:val="20"/>
        </w:rPr>
        <w:t xml:space="preserve">The provenance graph is composed of nodes that can repr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able entity that can represent a physical object or its digital representation in a computer system. </w:t>
      </w:r>
      <w:r w:rsidRPr="00975E62">
        <w:rPr>
          <w:i/>
          <w:sz w:val="20"/>
          <w:szCs w:val="20"/>
        </w:rPr>
        <w:t>Processes</w:t>
      </w:r>
      <w:r w:rsidRPr="00975E62">
        <w:rPr>
          <w:sz w:val="20"/>
          <w:szCs w:val="20"/>
        </w:rPr>
        <w:t xml:space="preserve"> are </w:t>
      </w:r>
      <w:r w:rsidRPr="00975E62">
        <w:rPr>
          <w:sz w:val="20"/>
          <w:szCs w:val="20"/>
        </w:rPr>
        <w:lastRenderedPageBreak/>
        <w:t xml:space="preserve">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del w:id="354" w:author="Kohwalter" w:date="2013-03-06T17:37:00Z">
        <w:r w:rsidRPr="00975E62" w:rsidDel="009735AA">
          <w:rPr>
            <w:sz w:val="20"/>
            <w:szCs w:val="20"/>
          </w:rPr>
          <w:delText xml:space="preserve"> belong to one of the categories described in </w:delText>
        </w:r>
        <w:r w:rsidR="00B27E34" w:rsidRPr="00975E62" w:rsidDel="009735AA">
          <w:rPr>
            <w:sz w:val="20"/>
            <w:szCs w:val="20"/>
          </w:rPr>
          <w:fldChar w:fldCharType="begin"/>
        </w:r>
        <w:r w:rsidRPr="00975E62" w:rsidDel="009735AA">
          <w:rPr>
            <w:sz w:val="20"/>
            <w:szCs w:val="20"/>
          </w:rPr>
          <w:delInstrText xml:space="preserve"> REF _Ref335238586 \h  \* MERGEFORMAT </w:delInstrText>
        </w:r>
        <w:r w:rsidR="00B27E34" w:rsidRPr="00975E62" w:rsidDel="009735AA">
          <w:rPr>
            <w:sz w:val="20"/>
            <w:szCs w:val="20"/>
          </w:rPr>
        </w:r>
      </w:del>
      <w:del w:id="355" w:author="Kohwalter" w:date="2013-03-05T17:30:00Z">
        <w:r w:rsidR="00B27E34" w:rsidRPr="00975E62" w:rsidDel="009735AA">
          <w:rPr>
            <w:sz w:val="20"/>
            <w:szCs w:val="20"/>
          </w:rPr>
          <w:fldChar w:fldCharType="separate"/>
        </w:r>
      </w:del>
      <w:del w:id="356"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357" w:author="Kohwalter" w:date="2013-03-06T17:37:00Z">
        <w:r w:rsidR="00B27E34" w:rsidRPr="00975E62" w:rsidDel="009735AA">
          <w:rPr>
            <w:sz w:val="20"/>
            <w:szCs w:val="20"/>
          </w:rPr>
          <w:fldChar w:fldCharType="end"/>
        </w:r>
        <w:r w:rsidRPr="00975E62" w:rsidDel="009735AA">
          <w:rPr>
            <w:sz w:val="20"/>
            <w:szCs w:val="20"/>
          </w:rPr>
          <w:delText xml:space="preserve">, </w:delText>
        </w:r>
      </w:del>
      <w:r w:rsidR="009735AA">
        <w:rPr>
          <w:sz w:val="20"/>
          <w:szCs w:val="20"/>
        </w:rPr>
        <w:t xml:space="preserve"> </w:t>
      </w:r>
      <w:del w:id="358" w:author="Kohwalter" w:date="2013-03-06T17:37:00Z">
        <w:r w:rsidRPr="00975E62" w:rsidDel="009735AA">
          <w:rPr>
            <w:sz w:val="20"/>
            <w:szCs w:val="20"/>
          </w:rPr>
          <w:delText xml:space="preserve">representing </w:delText>
        </w:r>
      </w:del>
      <w:ins w:id="359" w:author="Kohwalter" w:date="2013-03-06T17:37:00Z">
        <w:r w:rsidR="009735AA" w:rsidRPr="00975E62">
          <w:rPr>
            <w:sz w:val="20"/>
            <w:szCs w:val="20"/>
          </w:rPr>
          <w:t xml:space="preserve">represent </w:t>
        </w:r>
      </w:ins>
      <w:r w:rsidRPr="00975E62">
        <w:rPr>
          <w:sz w:val="20"/>
          <w:szCs w:val="20"/>
        </w:rPr>
        <w:t xml:space="preserve">a causal dependency between the source, which denotes the effect, and the destination, which denotes the cause. </w:t>
      </w:r>
      <w:del w:id="360" w:author="Kohwalter" w:date="2013-03-05T17:51:00Z">
        <w:r w:rsidRPr="00975E62" w:rsidDel="008872D1">
          <w:rPr>
            <w:sz w:val="20"/>
            <w:szCs w:val="20"/>
          </w:rPr>
          <w:delText xml:space="preserve">Following we present some important definitions introduced by OPM </w:delText>
        </w:r>
        <w:r w:rsidR="00B27E34" w:rsidRPr="00975E62" w:rsidDel="008872D1">
          <w:rPr>
            <w:sz w:val="20"/>
            <w:szCs w:val="20"/>
          </w:rPr>
          <w:fldChar w:fldCharType="begin"/>
        </w:r>
        <w:r w:rsidRPr="00975E62" w:rsidDel="008872D1">
          <w:rPr>
            <w:sz w:val="20"/>
            <w:szCs w:val="20"/>
          </w:rPr>
          <w:delInstrText xml:space="preserve"> ADDIN ZOTERO_ITEM CSL_CITATION {"citationID":"PAW15wxs","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delInstrText>
        </w:r>
        <w:r w:rsidR="00B27E34" w:rsidRPr="00975E62" w:rsidDel="008872D1">
          <w:rPr>
            <w:sz w:val="20"/>
            <w:szCs w:val="20"/>
          </w:rPr>
          <w:fldChar w:fldCharType="separate"/>
        </w:r>
        <w:r w:rsidRPr="00975E62" w:rsidDel="008872D1">
          <w:rPr>
            <w:sz w:val="20"/>
            <w:szCs w:val="20"/>
          </w:rPr>
          <w:delText>[19]</w:delText>
        </w:r>
        <w:r w:rsidR="00B27E34" w:rsidRPr="00975E62" w:rsidDel="008872D1">
          <w:rPr>
            <w:sz w:val="20"/>
            <w:szCs w:val="20"/>
          </w:rPr>
          <w:fldChar w:fldCharType="end"/>
        </w:r>
        <w:r w:rsidRPr="00975E62" w:rsidDel="008872D1">
          <w:rPr>
            <w:sz w:val="20"/>
            <w:szCs w:val="20"/>
          </w:rPr>
          <w:delText>.</w:delText>
        </w:r>
      </w:del>
    </w:p>
    <w:p w14:paraId="21F2AB1C" w14:textId="77777777" w:rsidR="00E715DC" w:rsidRDefault="00975E62">
      <w:pPr>
        <w:ind w:firstLine="216"/>
        <w:rPr>
          <w:del w:id="361" w:author="Kohwalter" w:date="2013-03-05T17:51:00Z"/>
          <w:sz w:val="20"/>
          <w:szCs w:val="20"/>
        </w:rPr>
      </w:pPr>
      <w:del w:id="362" w:author="Kohwalter" w:date="2013-03-05T17:51:00Z">
        <w:r w:rsidRPr="00975E62" w:rsidDel="008872D1">
          <w:rPr>
            <w:b/>
            <w:sz w:val="20"/>
            <w:szCs w:val="20"/>
          </w:rPr>
          <w:delText>Artifact Used by a Process</w:delText>
        </w:r>
        <w:r w:rsidRPr="00975E62" w:rsidDel="008872D1">
          <w:rPr>
            <w:sz w:val="20"/>
            <w:szCs w:val="20"/>
          </w:rPr>
          <w:delText xml:space="preserve">:  A </w:delText>
        </w:r>
        <w:r w:rsidRPr="00975E62" w:rsidDel="008872D1">
          <w:rPr>
            <w:i/>
            <w:sz w:val="20"/>
            <w:szCs w:val="20"/>
          </w:rPr>
          <w:delText>used</w:delText>
        </w:r>
        <w:r w:rsidRPr="00975E62" w:rsidDel="008872D1">
          <w:rPr>
            <w:sz w:val="20"/>
            <w:szCs w:val="20"/>
          </w:rPr>
          <w:delText xml:space="preserve"> edge from process to an artifact is a causal relationship intended to indicate that the process required the availability of the artifact to be able to complete its execution. When several artifacts are connected to the same process by multiple </w:delText>
        </w:r>
        <w:r w:rsidRPr="00975E62" w:rsidDel="008872D1">
          <w:rPr>
            <w:i/>
            <w:sz w:val="20"/>
            <w:szCs w:val="20"/>
          </w:rPr>
          <w:delText>used</w:delText>
        </w:r>
        <w:r w:rsidRPr="00975E62" w:rsidDel="008872D1">
          <w:rPr>
            <w:sz w:val="20"/>
            <w:szCs w:val="20"/>
          </w:rPr>
          <w:delText xml:space="preserve"> edges, all of them were required for the process to complete.</w:delText>
        </w:r>
      </w:del>
    </w:p>
    <w:p w14:paraId="759B03BF" w14:textId="77777777" w:rsidR="00E715DC" w:rsidRDefault="00975E62">
      <w:pPr>
        <w:ind w:firstLine="216"/>
        <w:rPr>
          <w:del w:id="363" w:author="Kohwalter" w:date="2013-03-05T17:51:00Z"/>
          <w:sz w:val="20"/>
          <w:szCs w:val="20"/>
        </w:rPr>
      </w:pPr>
      <w:del w:id="364" w:author="Kohwalter" w:date="2013-03-05T17:51:00Z">
        <w:r w:rsidRPr="00975E62" w:rsidDel="008872D1">
          <w:rPr>
            <w:b/>
            <w:sz w:val="20"/>
            <w:szCs w:val="20"/>
          </w:rPr>
          <w:delText>Artifacts Generated by Processes</w:delText>
        </w:r>
        <w:r w:rsidRPr="00975E62" w:rsidDel="008872D1">
          <w:rPr>
            <w:sz w:val="20"/>
            <w:szCs w:val="20"/>
          </w:rPr>
          <w:delText xml:space="preserve">: A </w:delText>
        </w:r>
        <w:r w:rsidRPr="00975E62" w:rsidDel="008872D1">
          <w:rPr>
            <w:i/>
            <w:sz w:val="20"/>
            <w:szCs w:val="20"/>
          </w:rPr>
          <w:delText>was generated by</w:delText>
        </w:r>
        <w:r w:rsidRPr="00975E62" w:rsidDel="008872D1">
          <w:rPr>
            <w:sz w:val="20"/>
            <w:szCs w:val="20"/>
          </w:rPr>
          <w:delText xml:space="preserve"> edge from an artifact to a process is a causal relationship intended to mean that the process was required to initiate its execution in order to generate the artifact. When several artifacts are connected to the same process by multiple </w:delText>
        </w:r>
        <w:r w:rsidRPr="00975E62" w:rsidDel="008872D1">
          <w:rPr>
            <w:i/>
            <w:sz w:val="20"/>
            <w:szCs w:val="20"/>
          </w:rPr>
          <w:delText>was generated by</w:delText>
        </w:r>
        <w:r w:rsidRPr="00975E62" w:rsidDel="008872D1">
          <w:rPr>
            <w:sz w:val="20"/>
            <w:szCs w:val="20"/>
          </w:rPr>
          <w:delText xml:space="preserve"> edges, the process was responsible to produce all of them.</w:delText>
        </w:r>
      </w:del>
    </w:p>
    <w:p w14:paraId="56EBA787" w14:textId="77777777" w:rsidR="00E715DC" w:rsidRDefault="00975E62">
      <w:pPr>
        <w:ind w:firstLine="216"/>
        <w:rPr>
          <w:del w:id="365" w:author="Kohwalter" w:date="2013-03-05T17:51:00Z"/>
          <w:sz w:val="20"/>
          <w:szCs w:val="20"/>
        </w:rPr>
      </w:pPr>
      <w:del w:id="366" w:author="Kohwalter" w:date="2013-03-05T17:51:00Z">
        <w:r w:rsidRPr="00975E62" w:rsidDel="008872D1">
          <w:rPr>
            <w:b/>
            <w:sz w:val="20"/>
            <w:szCs w:val="20"/>
          </w:rPr>
          <w:delText>Process Triggered by Process</w:delText>
        </w:r>
        <w:r w:rsidRPr="00975E62" w:rsidDel="008872D1">
          <w:rPr>
            <w:sz w:val="20"/>
            <w:szCs w:val="20"/>
          </w:rPr>
          <w:delText xml:space="preserve">: An edge </w:delText>
        </w:r>
        <w:r w:rsidRPr="00975E62" w:rsidDel="008872D1">
          <w:rPr>
            <w:i/>
            <w:sz w:val="20"/>
            <w:szCs w:val="20"/>
          </w:rPr>
          <w:delText>was triggered by</w:delText>
        </w:r>
        <w:r w:rsidRPr="00975E62" w:rsidDel="008872D1">
          <w:rPr>
            <w:sz w:val="20"/>
            <w:szCs w:val="20"/>
          </w:rPr>
          <w:delText xml:space="preserve"> from a process P</w:delText>
        </w:r>
        <w:r w:rsidRPr="00975E62" w:rsidDel="008872D1">
          <w:rPr>
            <w:sz w:val="20"/>
            <w:szCs w:val="20"/>
            <w:vertAlign w:val="subscript"/>
          </w:rPr>
          <w:delText>2</w:delText>
        </w:r>
        <w:r w:rsidRPr="00975E62" w:rsidDel="008872D1">
          <w:rPr>
            <w:sz w:val="20"/>
            <w:szCs w:val="20"/>
          </w:rPr>
          <w:delText xml:space="preserve"> to a process P</w:delText>
        </w:r>
        <w:r w:rsidRPr="00975E62" w:rsidDel="008872D1">
          <w:rPr>
            <w:sz w:val="20"/>
            <w:szCs w:val="20"/>
            <w:vertAlign w:val="subscript"/>
          </w:rPr>
          <w:delText>1</w:delText>
        </w:r>
        <w:r w:rsidRPr="00975E62" w:rsidDel="008872D1">
          <w:rPr>
            <w:sz w:val="20"/>
            <w:szCs w:val="20"/>
          </w:rPr>
          <w:delText xml:space="preserve"> is a causal dependency indicating that the start of process P</w:delText>
        </w:r>
        <w:r w:rsidRPr="00975E62" w:rsidDel="008872D1">
          <w:rPr>
            <w:sz w:val="20"/>
            <w:szCs w:val="20"/>
            <w:vertAlign w:val="subscript"/>
          </w:rPr>
          <w:delText>1</w:delText>
        </w:r>
        <w:r w:rsidRPr="00975E62" w:rsidDel="008872D1">
          <w:rPr>
            <w:sz w:val="20"/>
            <w:szCs w:val="20"/>
          </w:rPr>
          <w:delText xml:space="preserve"> was required to allow P</w:delText>
        </w:r>
        <w:r w:rsidRPr="00975E62" w:rsidDel="008872D1">
          <w:rPr>
            <w:sz w:val="20"/>
            <w:szCs w:val="20"/>
            <w:vertAlign w:val="subscript"/>
          </w:rPr>
          <w:delText>2</w:delText>
        </w:r>
        <w:r w:rsidRPr="00975E62" w:rsidDel="008872D1">
          <w:rPr>
            <w:sz w:val="20"/>
            <w:szCs w:val="20"/>
          </w:rPr>
          <w:delText xml:space="preserve"> to complete.</w:delText>
        </w:r>
      </w:del>
    </w:p>
    <w:p w14:paraId="2986CAAC" w14:textId="77777777" w:rsidR="00E715DC" w:rsidRDefault="00975E62">
      <w:pPr>
        <w:ind w:firstLine="216"/>
        <w:rPr>
          <w:del w:id="367" w:author="Kohwalter" w:date="2013-03-05T17:51:00Z"/>
          <w:sz w:val="20"/>
          <w:szCs w:val="20"/>
        </w:rPr>
      </w:pPr>
      <w:del w:id="368" w:author="Kohwalter" w:date="2013-03-05T17:51:00Z">
        <w:r w:rsidRPr="00975E62" w:rsidDel="008872D1">
          <w:rPr>
            <w:b/>
            <w:sz w:val="20"/>
            <w:szCs w:val="20"/>
          </w:rPr>
          <w:delText>Artifact Derived from Artifact</w:delText>
        </w:r>
        <w:r w:rsidRPr="00975E62" w:rsidDel="008872D1">
          <w:rPr>
            <w:sz w:val="20"/>
            <w:szCs w:val="20"/>
          </w:rPr>
          <w:delText xml:space="preserve">: An edge </w:delText>
        </w:r>
        <w:r w:rsidRPr="00975E62" w:rsidDel="008872D1">
          <w:rPr>
            <w:i/>
            <w:sz w:val="20"/>
            <w:szCs w:val="20"/>
          </w:rPr>
          <w:delText>was derived from</w:delText>
        </w:r>
        <w:r w:rsidRPr="00975E62" w:rsidDel="008872D1">
          <w:rPr>
            <w:sz w:val="20"/>
            <w:szCs w:val="20"/>
          </w:rPr>
          <w:delText xml:space="preserve"> from artifact A</w:delText>
        </w:r>
        <w:r w:rsidRPr="00975E62" w:rsidDel="008872D1">
          <w:rPr>
            <w:sz w:val="20"/>
            <w:szCs w:val="20"/>
            <w:vertAlign w:val="subscript"/>
          </w:rPr>
          <w:delText>2</w:delText>
        </w:r>
        <w:r w:rsidRPr="00975E62" w:rsidDel="008872D1">
          <w:rPr>
            <w:sz w:val="20"/>
            <w:szCs w:val="20"/>
          </w:rPr>
          <w:delText xml:space="preserve"> to artifact A</w:delText>
        </w:r>
        <w:r w:rsidRPr="00975E62" w:rsidDel="008872D1">
          <w:rPr>
            <w:sz w:val="20"/>
            <w:szCs w:val="20"/>
            <w:vertAlign w:val="subscript"/>
          </w:rPr>
          <w:delText>1</w:delText>
        </w:r>
        <w:r w:rsidRPr="00975E62" w:rsidDel="008872D1">
          <w:rPr>
            <w:sz w:val="20"/>
            <w:szCs w:val="20"/>
          </w:rPr>
          <w:delText xml:space="preserve"> is a causal relationship indicating that artifact A</w:delText>
        </w:r>
        <w:r w:rsidRPr="00975E62" w:rsidDel="008872D1">
          <w:rPr>
            <w:sz w:val="20"/>
            <w:szCs w:val="20"/>
            <w:vertAlign w:val="subscript"/>
          </w:rPr>
          <w:delText>1</w:delText>
        </w:r>
        <w:r w:rsidRPr="00975E62" w:rsidDel="008872D1">
          <w:rPr>
            <w:sz w:val="20"/>
            <w:szCs w:val="20"/>
          </w:rPr>
          <w:delText xml:space="preserve"> should have been generated in order to generate A</w:delText>
        </w:r>
        <w:r w:rsidRPr="00975E62" w:rsidDel="008872D1">
          <w:rPr>
            <w:sz w:val="20"/>
            <w:szCs w:val="20"/>
            <w:vertAlign w:val="subscript"/>
          </w:rPr>
          <w:delText>2</w:delText>
        </w:r>
        <w:r w:rsidRPr="00975E62" w:rsidDel="008872D1">
          <w:rPr>
            <w:sz w:val="20"/>
            <w:szCs w:val="20"/>
          </w:rPr>
          <w:delText>.  The piece of state associated with A</w:delText>
        </w:r>
        <w:r w:rsidRPr="00975E62" w:rsidDel="008872D1">
          <w:rPr>
            <w:sz w:val="20"/>
            <w:szCs w:val="20"/>
            <w:vertAlign w:val="subscript"/>
          </w:rPr>
          <w:delText>2</w:delText>
        </w:r>
        <w:r w:rsidRPr="00975E62" w:rsidDel="008872D1">
          <w:rPr>
            <w:sz w:val="20"/>
            <w:szCs w:val="20"/>
          </w:rPr>
          <w:delText xml:space="preserve"> is dependent on the presence of A</w:delText>
        </w:r>
        <w:r w:rsidRPr="00975E62" w:rsidDel="008872D1">
          <w:rPr>
            <w:sz w:val="20"/>
            <w:szCs w:val="20"/>
            <w:vertAlign w:val="subscript"/>
          </w:rPr>
          <w:delText>1</w:delText>
        </w:r>
        <w:r w:rsidRPr="00975E62" w:rsidDel="008872D1">
          <w:rPr>
            <w:sz w:val="20"/>
            <w:szCs w:val="20"/>
          </w:rPr>
          <w:delText xml:space="preserve"> or on the piece of state associated with A</w:delText>
        </w:r>
        <w:r w:rsidRPr="00975E62" w:rsidDel="008872D1">
          <w:rPr>
            <w:sz w:val="20"/>
            <w:szCs w:val="20"/>
            <w:vertAlign w:val="subscript"/>
          </w:rPr>
          <w:delText>1</w:delText>
        </w:r>
        <w:r w:rsidRPr="00975E62" w:rsidDel="008872D1">
          <w:rPr>
            <w:sz w:val="20"/>
            <w:szCs w:val="20"/>
          </w:rPr>
          <w:delText>.</w:delText>
        </w:r>
      </w:del>
    </w:p>
    <w:p w14:paraId="331A0027" w14:textId="77777777" w:rsidR="00E715DC" w:rsidRDefault="00975E62">
      <w:pPr>
        <w:ind w:firstLine="216"/>
        <w:rPr>
          <w:sz w:val="20"/>
          <w:szCs w:val="20"/>
        </w:rPr>
      </w:pPr>
      <w:del w:id="369" w:author="Kohwalter" w:date="2013-03-05T17:51:00Z">
        <w:r w:rsidRPr="00975E62" w:rsidDel="008872D1">
          <w:rPr>
            <w:b/>
            <w:sz w:val="20"/>
            <w:szCs w:val="20"/>
          </w:rPr>
          <w:delText>Process Controlled by Agent</w:delText>
        </w:r>
        <w:r w:rsidRPr="00975E62" w:rsidDel="008872D1">
          <w:rPr>
            <w:sz w:val="20"/>
            <w:szCs w:val="20"/>
          </w:rPr>
          <w:delText xml:space="preserve">: An edge </w:delText>
        </w:r>
        <w:r w:rsidRPr="00975E62" w:rsidDel="008872D1">
          <w:rPr>
            <w:i/>
            <w:sz w:val="20"/>
            <w:szCs w:val="20"/>
          </w:rPr>
          <w:delText>was controlled by</w:delText>
        </w:r>
        <w:r w:rsidRPr="00975E62" w:rsidDel="008872D1">
          <w:rPr>
            <w:sz w:val="20"/>
            <w:szCs w:val="20"/>
          </w:rPr>
          <w:delText xml:space="preserve"> from a process P to an agent Ag is a causal dependency indicating that agent Ag controlled the start and end of process P.</w:delText>
        </w:r>
      </w:del>
    </w:p>
    <w:p w14:paraId="07849F94" w14:textId="77777777" w:rsidR="00975E62" w:rsidRPr="00975E62" w:rsidDel="006E6E31" w:rsidRDefault="001E69C2" w:rsidP="00975E62">
      <w:pPr>
        <w:pStyle w:val="Heading1"/>
        <w:framePr w:hSpace="187" w:vSpace="144" w:wrap="around" w:hAnchor="text" w:xAlign="center" w:yAlign="top"/>
        <w:numPr>
          <w:ilvl w:val="0"/>
          <w:numId w:val="0"/>
        </w:numPr>
        <w:rPr>
          <w:del w:id="370" w:author="Kohwalter" w:date="2013-03-05T17:29:00Z"/>
          <w:szCs w:val="20"/>
        </w:rPr>
      </w:pPr>
      <w:del w:id="371" w:author="Kohwalter" w:date="2013-03-05T17:29:00Z">
        <w:r w:rsidRPr="007C6266">
          <w:rPr>
            <w:smallCaps w:val="0"/>
            <w:szCs w:val="20"/>
            <w:rPrChange w:id="372">
              <w:rPr>
                <w:smallCaps w:val="0"/>
              </w:rPr>
            </w:rPrChange>
          </w:rPr>
          <w:drawing>
            <wp:inline distT="0" distB="0" distL="0" distR="0" wp14:anchorId="59217D36" wp14:editId="74CD6D69">
              <wp:extent cx="2247900" cy="206032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250552" cy="2062753"/>
                      </a:xfrm>
                      <a:prstGeom prst="rect">
                        <a:avLst/>
                      </a:prstGeom>
                      <a:noFill/>
                      <a:ln w="9525">
                        <a:noFill/>
                        <a:miter lim="800000"/>
                        <a:headEnd/>
                        <a:tailEnd/>
                      </a:ln>
                    </pic:spPr>
                  </pic:pic>
                </a:graphicData>
              </a:graphic>
            </wp:inline>
          </w:drawing>
        </w:r>
      </w:del>
    </w:p>
    <w:p w14:paraId="05EAA837" w14:textId="77777777" w:rsidR="00975E62" w:rsidRPr="008074E8" w:rsidDel="006E6E31" w:rsidRDefault="00975E62" w:rsidP="00975E62">
      <w:pPr>
        <w:pStyle w:val="Caption"/>
        <w:framePr w:hSpace="187" w:vSpace="144" w:wrap="around" w:hAnchor="text" w:xAlign="center" w:yAlign="top"/>
        <w:rPr>
          <w:del w:id="373" w:author="Kohwalter" w:date="2013-03-05T17:29:00Z"/>
          <w:rFonts w:cs="Times New Roman"/>
          <w:szCs w:val="16"/>
        </w:rPr>
      </w:pPr>
      <w:bookmarkStart w:id="374" w:name="_Ref335238586"/>
      <w:del w:id="375" w:author="Kohwalter" w:date="2013-03-05T17:29:00Z">
        <w:r w:rsidRPr="008074E8" w:rsidDel="006E6E31">
          <w:rPr>
            <w:rFonts w:cs="Times New Roman"/>
            <w:szCs w:val="16"/>
          </w:rPr>
          <w:delText xml:space="preserve">Figure </w:delText>
        </w:r>
        <w:r w:rsidR="00B27E34" w:rsidRPr="008074E8" w:rsidDel="006E6E31">
          <w:rPr>
            <w:bCs w:val="0"/>
            <w:szCs w:val="16"/>
          </w:rPr>
          <w:fldChar w:fldCharType="begin"/>
        </w:r>
        <w:r w:rsidRPr="008074E8" w:rsidDel="006E6E31">
          <w:rPr>
            <w:rFonts w:cs="Times New Roman"/>
            <w:szCs w:val="16"/>
          </w:rPr>
          <w:delInstrText xml:space="preserve"> SEQ Figure \* ARABIC </w:delInstrText>
        </w:r>
        <w:r w:rsidR="00B27E34" w:rsidRPr="008074E8" w:rsidDel="006E6E31">
          <w:rPr>
            <w:bCs w:val="0"/>
            <w:szCs w:val="16"/>
          </w:rPr>
          <w:fldChar w:fldCharType="separate"/>
        </w:r>
        <w:r w:rsidR="009A650F" w:rsidDel="006E6E31">
          <w:rPr>
            <w:rFonts w:cs="Times New Roman"/>
            <w:noProof/>
            <w:szCs w:val="16"/>
          </w:rPr>
          <w:delText>1</w:delText>
        </w:r>
        <w:r w:rsidR="00B27E34" w:rsidRPr="008074E8" w:rsidDel="006E6E31">
          <w:rPr>
            <w:bCs w:val="0"/>
            <w:szCs w:val="16"/>
          </w:rPr>
          <w:fldChar w:fldCharType="end"/>
        </w:r>
        <w:bookmarkEnd w:id="374"/>
        <w:r w:rsidRPr="008074E8" w:rsidDel="006E6E31">
          <w:rPr>
            <w:rFonts w:cs="Times New Roman"/>
            <w:szCs w:val="16"/>
          </w:rPr>
          <w:delText xml:space="preserve">. Example of edges and timestamps in OPM. Source: </w:delText>
        </w:r>
        <w:r w:rsidR="00B27E34" w:rsidRPr="008074E8" w:rsidDel="006E6E31">
          <w:rPr>
            <w:bCs w:val="0"/>
            <w:szCs w:val="16"/>
          </w:rPr>
          <w:fldChar w:fldCharType="begin"/>
        </w:r>
        <w:r w:rsidRPr="008074E8" w:rsidDel="006E6E31">
          <w:rPr>
            <w:rFonts w:cs="Times New Roman"/>
            <w:szCs w:val="16"/>
          </w:rPr>
          <w:delInstrText xml:space="preserve"> ADDIN ZOTERO_ITEM CSL_CITATION {"citationID":"MK8WeCA3","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delInstrText>
        </w:r>
        <w:r w:rsidR="00B27E34" w:rsidRPr="008074E8" w:rsidDel="006E6E31">
          <w:rPr>
            <w:bCs w:val="0"/>
            <w:szCs w:val="16"/>
          </w:rPr>
          <w:fldChar w:fldCharType="separate"/>
        </w:r>
        <w:r w:rsidRPr="008074E8" w:rsidDel="006E6E31">
          <w:rPr>
            <w:rFonts w:cs="Times New Roman"/>
            <w:szCs w:val="16"/>
          </w:rPr>
          <w:delText>[19]</w:delText>
        </w:r>
        <w:r w:rsidR="00B27E34" w:rsidRPr="008074E8" w:rsidDel="006E6E31">
          <w:rPr>
            <w:bCs w:val="0"/>
            <w:szCs w:val="16"/>
          </w:rPr>
          <w:fldChar w:fldCharType="end"/>
        </w:r>
        <w:r w:rsidRPr="008074E8" w:rsidDel="006E6E31">
          <w:rPr>
            <w:rFonts w:cs="Times New Roman"/>
            <w:szCs w:val="16"/>
          </w:rPr>
          <w:delText>.</w:delText>
        </w:r>
      </w:del>
    </w:p>
    <w:p w14:paraId="16440958" w14:textId="77777777" w:rsidR="00BA48DA" w:rsidDel="006E6E31" w:rsidRDefault="00975E62" w:rsidP="00BA48DA">
      <w:pPr>
        <w:ind w:firstLine="216"/>
        <w:rPr>
          <w:del w:id="376" w:author="Kohwalter" w:date="2013-03-05T17:29:00Z"/>
          <w:noProof/>
          <w:sz w:val="20"/>
          <w:szCs w:val="20"/>
        </w:rPr>
      </w:pPr>
      <w:del w:id="377" w:author="Kohwalter" w:date="2013-03-05T17:29:00Z">
        <w:r w:rsidRPr="00975E62" w:rsidDel="006E6E31">
          <w:rPr>
            <w:sz w:val="20"/>
            <w:szCs w:val="20"/>
          </w:rPr>
          <w:delText xml:space="preserve">In </w:delText>
        </w:r>
        <w:r w:rsidR="00B27E34" w:rsidRPr="00975E62" w:rsidDel="006E6E31">
          <w:rPr>
            <w:sz w:val="20"/>
            <w:szCs w:val="20"/>
          </w:rPr>
          <w:fldChar w:fldCharType="begin"/>
        </w:r>
        <w:r w:rsidRPr="00975E62" w:rsidDel="006E6E31">
          <w:rPr>
            <w:sz w:val="20"/>
            <w:szCs w:val="20"/>
          </w:rPr>
          <w:delInstrText xml:space="preserve"> REF _Ref335238586 \h  \* MERGEFORMAT </w:delInstrText>
        </w:r>
        <w:r w:rsidR="00B27E34" w:rsidRPr="00975E62" w:rsidDel="006E6E31">
          <w:rPr>
            <w:sz w:val="20"/>
            <w:szCs w:val="20"/>
          </w:rPr>
        </w:r>
        <w:r w:rsidR="00B27E34" w:rsidRPr="00975E62" w:rsidDel="006E6E31">
          <w:rPr>
            <w:sz w:val="20"/>
            <w:szCs w:val="20"/>
          </w:rPr>
          <w:fldChar w:fldCharType="separate"/>
        </w:r>
      </w:del>
      <w:del w:id="378"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379" w:author="Kohwalter" w:date="2013-03-05T17:29:00Z">
        <w:r w:rsidR="00B27E34" w:rsidRPr="00975E62" w:rsidDel="006E6E31">
          <w:rPr>
            <w:sz w:val="20"/>
            <w:szCs w:val="20"/>
          </w:rPr>
          <w:fldChar w:fldCharType="end"/>
        </w:r>
        <w:r w:rsidRPr="00975E62" w:rsidDel="006E6E31">
          <w:rPr>
            <w:sz w:val="20"/>
            <w:szCs w:val="20"/>
          </w:rPr>
          <w:delText xml:space="preserve">, the edge </w:delText>
        </w:r>
        <w:r w:rsidRPr="00975E62" w:rsidDel="006E6E31">
          <w:rPr>
            <w:i/>
            <w:sz w:val="20"/>
            <w:szCs w:val="20"/>
          </w:rPr>
          <w:delText>used</w:delText>
        </w:r>
        <w:r w:rsidRPr="00975E62" w:rsidDel="006E6E31">
          <w:rPr>
            <w:sz w:val="20"/>
            <w:szCs w:val="20"/>
          </w:rPr>
          <w:delText xml:space="preserve"> means that a process used an artifact, while </w:delText>
        </w:r>
        <w:r w:rsidRPr="00975E62" w:rsidDel="006E6E31">
          <w:rPr>
            <w:i/>
            <w:sz w:val="20"/>
            <w:szCs w:val="20"/>
          </w:rPr>
          <w:delText>was generated by</w:delText>
        </w:r>
        <w:r w:rsidRPr="00975E62" w:rsidDel="006E6E31">
          <w:rPr>
            <w:sz w:val="20"/>
            <w:szCs w:val="20"/>
          </w:rPr>
          <w:delText xml:space="preserve"> edge indicates that an artifact was generated by a process. The letter "R" represents the roles under which these artifacts were used since a process may have used several artifacts. Likewise, a process may have generated many artifacts, and each would have a specific role. Roles are only meaningful in the context of the process where they are defined, and they are not defined by the OPM itself, but by the application domains. Roles are used on OPM to distinguish the involvement of artifacts in processes.</w:delText>
        </w:r>
        <w:r w:rsidRPr="00975E62" w:rsidDel="006E6E31">
          <w:rPr>
            <w:noProof/>
            <w:sz w:val="20"/>
            <w:szCs w:val="20"/>
          </w:rPr>
          <w:delText xml:space="preserve"> </w:delText>
        </w:r>
      </w:del>
    </w:p>
    <w:p w14:paraId="4B2733C2" w14:textId="77777777" w:rsidR="00BA48DA" w:rsidDel="006E6E31" w:rsidRDefault="00975E62" w:rsidP="00BA48DA">
      <w:pPr>
        <w:ind w:firstLine="216"/>
        <w:rPr>
          <w:del w:id="380" w:author="Kohwalter" w:date="2013-03-05T17:29:00Z"/>
          <w:sz w:val="20"/>
          <w:szCs w:val="20"/>
        </w:rPr>
      </w:pPr>
      <w:del w:id="381" w:author="Kohwalter" w:date="2013-03-05T17:29:00Z">
        <w:r w:rsidRPr="00975E62" w:rsidDel="006E6E31">
          <w:rPr>
            <w:sz w:val="20"/>
            <w:szCs w:val="20"/>
          </w:rPr>
          <w:delText xml:space="preserve">The edge </w:delText>
        </w:r>
        <w:r w:rsidRPr="00975E62" w:rsidDel="006E6E31">
          <w:rPr>
            <w:i/>
            <w:sz w:val="20"/>
            <w:szCs w:val="20"/>
          </w:rPr>
          <w:delText>was controlled by</w:delText>
        </w:r>
        <w:r w:rsidRPr="00975E62" w:rsidDel="006E6E31">
          <w:rPr>
            <w:sz w:val="20"/>
            <w:szCs w:val="20"/>
          </w:rPr>
          <w:delText xml:space="preserve"> means that an agent managed the process, essentially acting as a catalyst or controller. Since several agents may have controlled a process, their roles are also identified as controllers. This type of dependency represents a control relationship and not a data derivation. The edge </w:delText>
        </w:r>
        <w:r w:rsidRPr="00975E62" w:rsidDel="006E6E31">
          <w:rPr>
            <w:i/>
            <w:sz w:val="20"/>
            <w:szCs w:val="20"/>
          </w:rPr>
          <w:delText>was derived from</w:delText>
        </w:r>
        <w:r w:rsidRPr="00975E62" w:rsidDel="006E6E31">
          <w:rPr>
            <w:sz w:val="20"/>
            <w:szCs w:val="20"/>
          </w:rPr>
          <w:delText xml:space="preserve"> assert that artifact A</w:delText>
        </w:r>
        <w:r w:rsidRPr="00975E62" w:rsidDel="006E6E31">
          <w:rPr>
            <w:sz w:val="20"/>
            <w:szCs w:val="20"/>
            <w:vertAlign w:val="subscript"/>
          </w:rPr>
          <w:delText>2</w:delText>
        </w:r>
        <w:r w:rsidRPr="00975E62" w:rsidDel="006E6E31">
          <w:rPr>
            <w:sz w:val="20"/>
            <w:szCs w:val="20"/>
          </w:rPr>
          <w:delText xml:space="preserve"> was derived from another artifact A</w:delText>
        </w:r>
        <w:r w:rsidRPr="00975E62" w:rsidDel="006E6E31">
          <w:rPr>
            <w:sz w:val="20"/>
            <w:szCs w:val="20"/>
            <w:vertAlign w:val="subscript"/>
          </w:rPr>
          <w:delText>1</w:delText>
        </w:r>
        <w:r w:rsidRPr="00975E62" w:rsidDel="006E6E31">
          <w:rPr>
            <w:sz w:val="20"/>
            <w:szCs w:val="20"/>
          </w:rPr>
          <w:delText xml:space="preserve">, giving a dataflow view of the provenance. In contrast to the edge </w:delText>
        </w:r>
        <w:r w:rsidRPr="00975E62" w:rsidDel="006E6E31">
          <w:rPr>
            <w:i/>
            <w:sz w:val="20"/>
            <w:szCs w:val="20"/>
          </w:rPr>
          <w:delText>was derived from</w:delText>
        </w:r>
        <w:r w:rsidRPr="00975E62" w:rsidDel="006E6E31">
          <w:rPr>
            <w:sz w:val="20"/>
            <w:szCs w:val="20"/>
          </w:rPr>
          <w:delText xml:space="preserve">, an edge </w:delText>
        </w:r>
        <w:r w:rsidRPr="00975E62" w:rsidDel="006E6E31">
          <w:rPr>
            <w:i/>
            <w:sz w:val="20"/>
            <w:szCs w:val="20"/>
          </w:rPr>
          <w:delText>was triggered by</w:delText>
        </w:r>
        <w:r w:rsidRPr="00975E62" w:rsidDel="006E6E31">
          <w:rPr>
            <w:sz w:val="20"/>
            <w:szCs w:val="20"/>
          </w:rPr>
          <w:delText xml:space="preserve"> provides a control flow view of the provenance.</w:delText>
        </w:r>
      </w:del>
      <w:del w:id="382" w:author="Kohwalter" w:date="2013-03-05T17:13:00Z">
        <w:r w:rsidRPr="00975E62" w:rsidDel="009A650F">
          <w:rPr>
            <w:sz w:val="20"/>
            <w:szCs w:val="20"/>
          </w:rPr>
          <w:delText xml:space="preserve"> </w:delText>
        </w:r>
        <w:r w:rsidR="00B27E34" w:rsidRPr="00975E62" w:rsidDel="009A650F">
          <w:rPr>
            <w:sz w:val="20"/>
            <w:szCs w:val="20"/>
          </w:rPr>
          <w:fldChar w:fldCharType="begin"/>
        </w:r>
        <w:r w:rsidRPr="00975E62" w:rsidDel="009A650F">
          <w:rPr>
            <w:sz w:val="20"/>
            <w:szCs w:val="20"/>
          </w:rPr>
          <w:delInstrText xml:space="preserve"> REF _Ref341619051 \h  \* MERGEFORMAT </w:delInstrText>
        </w:r>
        <w:r w:rsidR="00B27E34" w:rsidRPr="00975E62" w:rsidDel="009A650F">
          <w:rPr>
            <w:sz w:val="20"/>
            <w:szCs w:val="20"/>
          </w:rPr>
        </w:r>
        <w:r w:rsidR="00B27E34" w:rsidRPr="00975E62" w:rsidDel="009A650F">
          <w:rPr>
            <w:sz w:val="20"/>
            <w:szCs w:val="20"/>
          </w:rPr>
          <w:fldChar w:fldCharType="separate"/>
        </w:r>
        <w:r w:rsidRPr="00975E62" w:rsidDel="009A650F">
          <w:rPr>
            <w:sz w:val="20"/>
            <w:szCs w:val="20"/>
          </w:rPr>
          <w:delText>Figure 2</w:delText>
        </w:r>
        <w:r w:rsidR="00B27E34" w:rsidRPr="00975E62" w:rsidDel="009A650F">
          <w:rPr>
            <w:sz w:val="20"/>
            <w:szCs w:val="20"/>
          </w:rPr>
          <w:fldChar w:fldCharType="end"/>
        </w:r>
        <w:r w:rsidRPr="00975E62" w:rsidDel="009A650F">
          <w:rPr>
            <w:sz w:val="20"/>
            <w:szCs w:val="20"/>
          </w:rPr>
          <w:delText xml:space="preserve"> illustrates the provenance class diagram with edges types.</w:delText>
        </w:r>
      </w:del>
    </w:p>
    <w:p w14:paraId="39F97B8F" w14:textId="77777777" w:rsidR="00BA48DA" w:rsidDel="00051AD9" w:rsidRDefault="00975E62" w:rsidP="00BA48DA">
      <w:pPr>
        <w:ind w:firstLine="216"/>
        <w:rPr>
          <w:del w:id="383" w:author="Kohwalter" w:date="2013-03-05T17:33:00Z"/>
          <w:sz w:val="20"/>
          <w:szCs w:val="20"/>
        </w:rPr>
      </w:pPr>
      <w:del w:id="384" w:author="Kohwalter" w:date="2013-03-05T17:33:00Z">
        <w:r w:rsidRPr="00975E62" w:rsidDel="00051AD9">
          <w:rPr>
            <w:sz w:val="20"/>
            <w:szCs w:val="20"/>
          </w:rPr>
          <w:delText>Moreover, the provenance m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delText>
        </w:r>
      </w:del>
    </w:p>
    <w:p w14:paraId="3305EDDF" w14:textId="77777777" w:rsidR="00BA48DA" w:rsidDel="00051AD9" w:rsidRDefault="00975E62" w:rsidP="00BA48DA">
      <w:pPr>
        <w:ind w:firstLine="216"/>
        <w:rPr>
          <w:del w:id="385" w:author="Kohwalter" w:date="2013-03-05T17:33:00Z"/>
          <w:sz w:val="20"/>
          <w:szCs w:val="20"/>
        </w:rPr>
      </w:pPr>
      <w:del w:id="386" w:author="Kohwalter" w:date="2013-03-05T17:33:00Z">
        <w:r w:rsidRPr="00975E62" w:rsidDel="00051AD9">
          <w:rPr>
            <w:sz w:val="20"/>
            <w:szCs w:val="20"/>
          </w:rPr>
          <w:delText xml:space="preserve">In addition, time may be associated to </w:delText>
        </w:r>
        <w:r w:rsidRPr="00975E62" w:rsidDel="00051AD9">
          <w:rPr>
            <w:i/>
            <w:sz w:val="20"/>
            <w:szCs w:val="20"/>
          </w:rPr>
          <w:delText>instantaneous occurrences</w:delText>
        </w:r>
        <w:r w:rsidRPr="00975E62" w:rsidDel="00051AD9">
          <w:rPr>
            <w:sz w:val="20"/>
            <w:szCs w:val="20"/>
          </w:rPr>
          <w:delText xml:space="preserve"> in a process. There are four types of occurrences, being denoted as </w:delText>
        </w:r>
        <w:r w:rsidRPr="00975E62" w:rsidDel="00051AD9">
          <w:rPr>
            <w:i/>
            <w:sz w:val="20"/>
            <w:szCs w:val="20"/>
          </w:rPr>
          <w:delText xml:space="preserve">creation </w:delText>
        </w:r>
        <w:r w:rsidRPr="00975E62" w:rsidDel="00051AD9">
          <w:rPr>
            <w:sz w:val="20"/>
            <w:szCs w:val="20"/>
          </w:rPr>
          <w:delText xml:space="preserve">and </w:delText>
        </w:r>
        <w:r w:rsidRPr="00975E62" w:rsidDel="00051AD9">
          <w:rPr>
            <w:i/>
            <w:sz w:val="20"/>
            <w:szCs w:val="20"/>
          </w:rPr>
          <w:delText>use</w:delText>
        </w:r>
        <w:r w:rsidRPr="00975E62" w:rsidDel="00051AD9">
          <w:rPr>
            <w:sz w:val="20"/>
            <w:szCs w:val="20"/>
          </w:rPr>
          <w:delText xml:space="preserve"> for artifacts and </w:delText>
        </w:r>
        <w:r w:rsidRPr="00975E62" w:rsidDel="00051AD9">
          <w:rPr>
            <w:i/>
            <w:sz w:val="20"/>
            <w:szCs w:val="20"/>
          </w:rPr>
          <w:delText>starting</w:delText>
        </w:r>
        <w:r w:rsidRPr="00975E62" w:rsidDel="00051AD9">
          <w:rPr>
            <w:sz w:val="20"/>
            <w:szCs w:val="20"/>
          </w:rPr>
          <w:delText xml:space="preserve"> and </w:delText>
        </w:r>
        <w:r w:rsidRPr="00975E62" w:rsidDel="00051AD9">
          <w:rPr>
            <w:i/>
            <w:sz w:val="20"/>
            <w:szCs w:val="20"/>
          </w:rPr>
          <w:delText>ending</w:delText>
        </w:r>
        <w:r w:rsidRPr="00975E62" w:rsidDel="00051AD9">
          <w:rPr>
            <w:sz w:val="20"/>
            <w:szCs w:val="20"/>
          </w:rPr>
          <w:delText xml:space="preserve"> for processes. Given that time may be observed by someone, its accuracy is limited by the clock and the notion of time. This way, the model considers an interval of accuracy to support the granularity used to represent time. With this, it is possible to state that an artifact was used no earlier than time t</w:delText>
        </w:r>
        <w:r w:rsidRPr="00975E62" w:rsidDel="00051AD9">
          <w:rPr>
            <w:sz w:val="20"/>
            <w:szCs w:val="20"/>
            <w:vertAlign w:val="subscript"/>
          </w:rPr>
          <w:delText>1</w:delText>
        </w:r>
        <w:r w:rsidRPr="00975E62" w:rsidDel="00051AD9">
          <w:rPr>
            <w:sz w:val="20"/>
            <w:szCs w:val="20"/>
          </w:rPr>
          <w:delText xml:space="preserve"> and no later than time t</w:delText>
        </w:r>
        <w:r w:rsidRPr="00975E62" w:rsidDel="00051AD9">
          <w:rPr>
            <w:sz w:val="20"/>
            <w:szCs w:val="20"/>
            <w:vertAlign w:val="subscript"/>
          </w:rPr>
          <w:delText>2</w:delText>
        </w:r>
        <w:r w:rsidRPr="00975E62" w:rsidDel="00051AD9">
          <w:rPr>
            <w:sz w:val="20"/>
            <w:szCs w:val="20"/>
          </w:rPr>
          <w:delText xml:space="preserve">, as an example. This rationale is analogous for processes. </w:delText>
        </w:r>
      </w:del>
    </w:p>
    <w:p w14:paraId="05836473" w14:textId="77777777" w:rsidR="00975E62" w:rsidRPr="00975E62" w:rsidDel="006E6E31" w:rsidRDefault="00B27E34" w:rsidP="00BA48DA">
      <w:pPr>
        <w:ind w:firstLine="216"/>
        <w:rPr>
          <w:del w:id="387" w:author="Kohwalter" w:date="2013-03-05T17:29:00Z"/>
          <w:sz w:val="20"/>
          <w:szCs w:val="20"/>
        </w:rPr>
      </w:pPr>
      <w:del w:id="388" w:author="Kohwalter" w:date="2013-03-05T17:29:00Z">
        <w:r w:rsidRPr="00975E62" w:rsidDel="006E6E31">
          <w:rPr>
            <w:sz w:val="20"/>
            <w:szCs w:val="20"/>
          </w:rPr>
          <w:fldChar w:fldCharType="begin"/>
        </w:r>
        <w:r w:rsidR="00975E62" w:rsidRPr="00975E62" w:rsidDel="006E6E31">
          <w:rPr>
            <w:sz w:val="20"/>
            <w:szCs w:val="20"/>
          </w:rPr>
          <w:delInstrText xml:space="preserve"> REF _Ref335238586 \h  \* MERGEFORMAT </w:delInstrText>
        </w:r>
        <w:r w:rsidRPr="00975E62" w:rsidDel="006E6E31">
          <w:rPr>
            <w:sz w:val="20"/>
            <w:szCs w:val="20"/>
          </w:rPr>
        </w:r>
        <w:r w:rsidRPr="00975E62" w:rsidDel="006E6E31">
          <w:rPr>
            <w:sz w:val="20"/>
            <w:szCs w:val="20"/>
          </w:rPr>
          <w:fldChar w:fldCharType="separate"/>
        </w:r>
      </w:del>
      <w:del w:id="389" w:author="Kohwalter" w:date="2013-03-05T17:19:00Z">
        <w:r w:rsidR="009A650F" w:rsidRPr="009A650F" w:rsidDel="009A650F">
          <w:rPr>
            <w:sz w:val="20"/>
            <w:szCs w:val="20"/>
          </w:rPr>
          <w:delText>Figure 1</w:delText>
        </w:r>
      </w:del>
      <w:del w:id="390" w:author="Kohwalter" w:date="2013-03-05T17:29:00Z">
        <w:r w:rsidRPr="00975E62" w:rsidDel="006E6E31">
          <w:rPr>
            <w:sz w:val="20"/>
            <w:szCs w:val="20"/>
          </w:rPr>
          <w:fldChar w:fldCharType="end"/>
        </w:r>
        <w:r w:rsidR="00975E62" w:rsidRPr="00975E62" w:rsidDel="006E6E31">
          <w:rPr>
            <w:sz w:val="20"/>
            <w:szCs w:val="20"/>
          </w:rPr>
          <w:delText xml:space="preserve"> indicates how time information can be expressed in the model. For </w:delText>
        </w:r>
        <w:r w:rsidR="00975E62" w:rsidRPr="00975E62" w:rsidDel="006E6E31">
          <w:rPr>
            <w:i/>
            <w:sz w:val="20"/>
            <w:szCs w:val="20"/>
          </w:rPr>
          <w:delText>used</w:delText>
        </w:r>
        <w:r w:rsidR="00975E62" w:rsidRPr="00975E62" w:rsidDel="006E6E31">
          <w:rPr>
            <w:sz w:val="20"/>
            <w:szCs w:val="20"/>
          </w:rPr>
          <w:delText xml:space="preserve"> and </w:delText>
        </w:r>
        <w:r w:rsidR="00975E62" w:rsidRPr="00975E62" w:rsidDel="006E6E31">
          <w:rPr>
            <w:i/>
            <w:sz w:val="20"/>
            <w:szCs w:val="20"/>
          </w:rPr>
          <w:delText>was generated by</w:delText>
        </w:r>
        <w:r w:rsidR="00975E62" w:rsidRPr="00975E62" w:rsidDel="006E6E31">
          <w:rPr>
            <w:sz w:val="20"/>
            <w:szCs w:val="20"/>
          </w:rPr>
          <w:delText xml:space="preserve"> edges, one timestamp can be used to express when the event happened. For </w:delText>
        </w:r>
        <w:r w:rsidR="00975E62" w:rsidRPr="00975E62" w:rsidDel="006E6E31">
          <w:rPr>
            <w:i/>
            <w:sz w:val="20"/>
            <w:szCs w:val="20"/>
          </w:rPr>
          <w:delText>was controlled by</w:delText>
        </w:r>
        <w:r w:rsidR="00975E62" w:rsidRPr="00975E62" w:rsidDel="006E6E31">
          <w:rPr>
            <w:sz w:val="20"/>
            <w:szCs w:val="20"/>
          </w:rPr>
          <w:delText xml:space="preserve"> edge two timestamps mark when the process started and terminated. For </w:delText>
        </w:r>
        <w:r w:rsidR="00975E62" w:rsidRPr="00975E62" w:rsidDel="006E6E31">
          <w:rPr>
            <w:i/>
            <w:sz w:val="20"/>
            <w:szCs w:val="20"/>
          </w:rPr>
          <w:delText>was derived from</w:delText>
        </w:r>
        <w:r w:rsidR="00975E62" w:rsidRPr="00975E62" w:rsidDel="006E6E31">
          <w:rPr>
            <w:sz w:val="20"/>
            <w:szCs w:val="20"/>
          </w:rPr>
          <w:delText xml:space="preserve"> and </w:delText>
        </w:r>
        <w:r w:rsidR="00975E62" w:rsidRPr="00975E62" w:rsidDel="006E6E31">
          <w:rPr>
            <w:i/>
            <w:sz w:val="20"/>
            <w:szCs w:val="20"/>
          </w:rPr>
          <w:delText>was triggered by</w:delText>
        </w:r>
        <w:r w:rsidR="00975E62" w:rsidRPr="00975E62" w:rsidDel="006E6E31">
          <w:rPr>
            <w:sz w:val="20"/>
            <w:szCs w:val="20"/>
          </w:rPr>
          <w:delText xml:space="preserve"> edges, one timestamp is adopted to indicate when the artifact was used. Despite using timestamp, the time of occurrence itself is not enough to imply causality. The fact that process P</w:delText>
        </w:r>
        <w:r w:rsidR="00975E62" w:rsidRPr="00975E62" w:rsidDel="006E6E31">
          <w:rPr>
            <w:sz w:val="20"/>
            <w:szCs w:val="20"/>
            <w:vertAlign w:val="subscript"/>
          </w:rPr>
          <w:delText>1</w:delText>
        </w:r>
        <w:r w:rsidR="00975E62" w:rsidRPr="00975E62" w:rsidDel="006E6E31">
          <w:rPr>
            <w:sz w:val="20"/>
            <w:szCs w:val="20"/>
          </w:rPr>
          <w:delText xml:space="preserve"> happened before P</w:delText>
        </w:r>
        <w:r w:rsidR="00975E62" w:rsidRPr="00975E62" w:rsidDel="006E6E31">
          <w:rPr>
            <w:sz w:val="20"/>
            <w:szCs w:val="20"/>
            <w:vertAlign w:val="subscript"/>
          </w:rPr>
          <w:delText>2</w:delText>
        </w:r>
        <w:r w:rsidR="00975E62" w:rsidRPr="00975E62" w:rsidDel="006E6E31">
          <w:rPr>
            <w:sz w:val="20"/>
            <w:szCs w:val="20"/>
          </w:rPr>
          <w:delText xml:space="preserve"> is not enough information to infer that P</w:delText>
        </w:r>
        <w:r w:rsidR="00975E62" w:rsidRPr="00975E62" w:rsidDel="006E6E31">
          <w:rPr>
            <w:sz w:val="20"/>
            <w:szCs w:val="20"/>
            <w:vertAlign w:val="subscript"/>
          </w:rPr>
          <w:delText>1</w:delText>
        </w:r>
        <w:r w:rsidR="00975E62" w:rsidRPr="00975E62" w:rsidDel="006E6E31">
          <w:rPr>
            <w:sz w:val="20"/>
            <w:szCs w:val="20"/>
          </w:rPr>
          <w:delText xml:space="preserve"> triggered P</w:delText>
        </w:r>
        <w:r w:rsidR="00975E62" w:rsidRPr="00975E62" w:rsidDel="006E6E31">
          <w:rPr>
            <w:sz w:val="20"/>
            <w:szCs w:val="20"/>
            <w:vertAlign w:val="subscript"/>
          </w:rPr>
          <w:delText>2</w:delText>
        </w:r>
        <w:r w:rsidR="00975E62" w:rsidRPr="00975E62" w:rsidDel="006E6E31">
          <w:rPr>
            <w:sz w:val="20"/>
            <w:szCs w:val="20"/>
          </w:rPr>
          <w:delText>.</w:delText>
        </w:r>
      </w:del>
    </w:p>
    <w:p w14:paraId="1CB13A7D" w14:textId="77777777" w:rsidR="00975E62" w:rsidRPr="00975E62" w:rsidDel="009A650F" w:rsidRDefault="001E69C2" w:rsidP="00975E62">
      <w:pPr>
        <w:keepNext/>
        <w:framePr w:hSpace="187" w:vSpace="144" w:wrap="around" w:hAnchor="text" w:xAlign="center" w:yAlign="top"/>
        <w:jc w:val="center"/>
        <w:rPr>
          <w:del w:id="391" w:author="Kohwalter" w:date="2013-03-05T17:13:00Z"/>
          <w:sz w:val="20"/>
          <w:szCs w:val="20"/>
        </w:rPr>
      </w:pPr>
      <w:del w:id="392" w:author="Kohwalter" w:date="2013-03-05T17:13:00Z">
        <w:r>
          <w:rPr>
            <w:noProof/>
            <w:sz w:val="20"/>
            <w:szCs w:val="20"/>
            <w:rPrChange w:id="393">
              <w:rPr>
                <w:noProof/>
              </w:rPr>
            </w:rPrChange>
          </w:rPr>
          <w:drawing>
            <wp:inline distT="0" distB="0" distL="0" distR="0" wp14:anchorId="07EB4B76" wp14:editId="68BA9A26">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601208" cy="1112634"/>
                      </a:xfrm>
                      <a:prstGeom prst="rect">
                        <a:avLst/>
                      </a:prstGeom>
                      <a:noFill/>
                      <a:ln w="9525">
                        <a:noFill/>
                        <a:miter lim="800000"/>
                        <a:headEnd/>
                        <a:tailEnd/>
                      </a:ln>
                    </pic:spPr>
                  </pic:pic>
                </a:graphicData>
              </a:graphic>
            </wp:inline>
          </w:drawing>
        </w:r>
      </w:del>
    </w:p>
    <w:p w14:paraId="561D956A" w14:textId="77777777" w:rsidR="00975E62" w:rsidRPr="008074E8" w:rsidDel="009A650F" w:rsidRDefault="00975E62" w:rsidP="00975E62">
      <w:pPr>
        <w:pStyle w:val="Caption"/>
        <w:framePr w:hSpace="187" w:vSpace="144" w:wrap="around" w:hAnchor="text" w:xAlign="center" w:yAlign="top"/>
        <w:rPr>
          <w:del w:id="394" w:author="Kohwalter" w:date="2013-03-05T17:13:00Z"/>
          <w:rFonts w:cs="Times New Roman"/>
          <w:szCs w:val="16"/>
        </w:rPr>
      </w:pPr>
      <w:bookmarkStart w:id="395" w:name="_Ref341619051"/>
      <w:del w:id="396" w:author="Kohwalter" w:date="2013-03-05T17:13: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RPr="008074E8" w:rsidDel="009A650F">
          <w:rPr>
            <w:rFonts w:cs="Times New Roman"/>
            <w:noProof/>
            <w:szCs w:val="16"/>
          </w:rPr>
          <w:delText>2</w:delText>
        </w:r>
        <w:r w:rsidR="00B27E34" w:rsidRPr="008074E8" w:rsidDel="009A650F">
          <w:rPr>
            <w:bCs w:val="0"/>
            <w:szCs w:val="16"/>
          </w:rPr>
          <w:fldChar w:fldCharType="end"/>
        </w:r>
        <w:bookmarkEnd w:id="395"/>
        <w:r w:rsidRPr="008074E8" w:rsidDel="009A650F">
          <w:rPr>
            <w:rFonts w:cs="Times New Roman"/>
            <w:szCs w:val="16"/>
          </w:rPr>
          <w:delText>. Provenance Class Diagram</w:delText>
        </w:r>
      </w:del>
    </w:p>
    <w:p w14:paraId="47F9F2B4" w14:textId="77777777" w:rsidR="00975E62" w:rsidRPr="00975E62" w:rsidRDefault="00975E62" w:rsidP="00BA48DA">
      <w:pPr>
        <w:ind w:firstLine="216"/>
        <w:rPr>
          <w:color w:val="FF0000"/>
          <w:sz w:val="20"/>
          <w:szCs w:val="20"/>
        </w:rPr>
      </w:pPr>
      <w:r w:rsidRPr="00975E62">
        <w:rPr>
          <w:sz w:val="20"/>
          <w:szCs w:val="20"/>
        </w:rPr>
        <w:t xml:space="preserve">Finally, the Open Provenance Model has defined the notion of a graph based on a set of syntactic rules and topological constraints. The provenance graph captures causal dependencies that </w:t>
      </w:r>
      <w:proofErr w:type="gramStart"/>
      <w:r w:rsidRPr="00975E62">
        <w:rPr>
          <w:sz w:val="20"/>
          <w:szCs w:val="20"/>
        </w:rPr>
        <w:t>can be summarized</w:t>
      </w:r>
      <w:proofErr w:type="gramEnd"/>
      <w:r w:rsidRPr="00975E62">
        <w:rPr>
          <w:sz w:val="20"/>
          <w:szCs w:val="20"/>
        </w:rPr>
        <w:t xml:space="preserve"> by means of transitive closure. Because of this, a set of completion rules and inferences </w:t>
      </w:r>
      <w:proofErr w:type="gramStart"/>
      <w:r w:rsidRPr="00975E62">
        <w:rPr>
          <w:sz w:val="20"/>
          <w:szCs w:val="20"/>
        </w:rPr>
        <w:t>can be used</w:t>
      </w:r>
      <w:proofErr w:type="gramEnd"/>
      <w:r w:rsidRPr="00975E62">
        <w:rPr>
          <w:sz w:val="20"/>
          <w:szCs w:val="20"/>
        </w:rPr>
        <w:t xml:space="preserve"> in the graph. When users want to find out the causes of an artifact or a process, their interest is in indirect causes that involve multiple transitions. </w:t>
      </w:r>
    </w:p>
    <w:p w14:paraId="5AE0AC25" w14:textId="77777777" w:rsidR="00975E62" w:rsidRPr="00975E62" w:rsidRDefault="00975E62" w:rsidP="00A03E84">
      <w:pPr>
        <w:pStyle w:val="Heading2"/>
      </w:pPr>
      <w:commentRangeStart w:id="397"/>
      <w:r w:rsidRPr="00A03E84">
        <w:t>Provenance</w:t>
      </w:r>
      <w:r w:rsidRPr="00975E62">
        <w:t xml:space="preserve"> </w:t>
      </w:r>
      <w:commentRangeEnd w:id="397"/>
      <w:r w:rsidR="002446CB">
        <w:rPr>
          <w:rStyle w:val="CommentReference"/>
          <w:i w:val="0"/>
          <w:iCs w:val="0"/>
          <w:noProof w:val="0"/>
        </w:rPr>
        <w:commentReference w:id="397"/>
      </w:r>
      <w:r w:rsidRPr="00975E62">
        <w:t>in Games</w:t>
      </w:r>
    </w:p>
    <w:p w14:paraId="7838EF97" w14:textId="77777777" w:rsidR="00615BF1" w:rsidRPr="00975E62" w:rsidRDefault="00615BF1" w:rsidP="00615BF1">
      <w:pPr>
        <w:keepNext/>
        <w:framePr w:hSpace="187" w:vSpace="144" w:wrap="around" w:hAnchor="text" w:xAlign="center" w:yAlign="bottom"/>
        <w:jc w:val="center"/>
        <w:rPr>
          <w:sz w:val="20"/>
          <w:szCs w:val="20"/>
        </w:rPr>
      </w:pPr>
      <w:r w:rsidRPr="00975E62">
        <w:rPr>
          <w:noProof/>
          <w:sz w:val="20"/>
          <w:szCs w:val="20"/>
        </w:rPr>
        <w:drawing>
          <wp:inline distT="0" distB="0" distL="0" distR="0" wp14:anchorId="59B88B0E" wp14:editId="17BB7D77">
            <wp:extent cx="2375785" cy="1866900"/>
            <wp:effectExtent l="19050" t="0" r="5465" b="0"/>
            <wp:docPr id="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86418" cy="1875255"/>
                    </a:xfrm>
                    <a:prstGeom prst="rect">
                      <a:avLst/>
                    </a:prstGeom>
                    <a:noFill/>
                    <a:ln>
                      <a:noFill/>
                    </a:ln>
                  </pic:spPr>
                </pic:pic>
              </a:graphicData>
            </a:graphic>
          </wp:inline>
        </w:drawing>
      </w:r>
    </w:p>
    <w:p w14:paraId="3B4C6021" w14:textId="77777777" w:rsidR="00615BF1" w:rsidRDefault="00615BF1" w:rsidP="00615BF1">
      <w:pPr>
        <w:pStyle w:val="Caption"/>
        <w:framePr w:hSpace="187" w:vSpace="144" w:wrap="around" w:hAnchor="text" w:xAlign="center" w:yAlign="bottom"/>
        <w:rPr>
          <w:rFonts w:cs="Times New Roman"/>
          <w:szCs w:val="16"/>
        </w:rPr>
      </w:pPr>
      <w:bookmarkStart w:id="398" w:name="_Ref341623250"/>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1</w:t>
      </w:r>
      <w:r w:rsidR="00B27E34" w:rsidRPr="008074E8">
        <w:rPr>
          <w:rFonts w:cs="Times New Roman"/>
          <w:szCs w:val="16"/>
        </w:rPr>
        <w:fldChar w:fldCharType="end"/>
      </w:r>
      <w:bookmarkEnd w:id="398"/>
      <w:r w:rsidRPr="008074E8">
        <w:rPr>
          <w:rFonts w:cs="Times New Roman"/>
          <w:szCs w:val="16"/>
        </w:rPr>
        <w:t>.</w:t>
      </w:r>
      <w:proofErr w:type="gramEnd"/>
      <w:r w:rsidRPr="008074E8">
        <w:rPr>
          <w:rFonts w:cs="Times New Roman"/>
          <w:szCs w:val="16"/>
        </w:rPr>
        <w:t xml:space="preserve"> Data model diagram. Gray classes represent provenance classes.</w:t>
      </w:r>
    </w:p>
    <w:p w14:paraId="7C109798" w14:textId="77777777" w:rsidR="00BA48DA" w:rsidRDefault="00975E62" w:rsidP="00BA48DA">
      <w:pPr>
        <w:ind w:firstLine="216"/>
        <w:rPr>
          <w:sz w:val="20"/>
          <w:szCs w:val="20"/>
        </w:rPr>
      </w:pPr>
      <w:r w:rsidRPr="00975E62">
        <w:rPr>
          <w:sz w:val="20"/>
          <w:szCs w:val="20"/>
        </w:rPr>
        <w:t xml:space="preserve">The mapping of provenance nodes to their game counterpart is necessary to use a provenance graph for game flow analysis. We first proposed in </w:t>
      </w:r>
      <w:r w:rsidR="00B27E34" w:rsidRPr="00975E62">
        <w:rPr>
          <w:sz w:val="20"/>
          <w:szCs w:val="20"/>
        </w:rPr>
        <w:fldChar w:fldCharType="begin"/>
      </w:r>
      <w:r w:rsidR="002242DC">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i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were mapped to game objects.  This way, artifacts can be anything used in the game, such as weapons, potions, legendary artifacts, magical objects, among others, when considering a typical RPG game. In essence, it can represent anything meaningful to the development of the game story or to the scenery.</w:t>
      </w:r>
    </w:p>
    <w:p w14:paraId="2394989C" w14:textId="77777777" w:rsidR="00BA48DA" w:rsidRDefault="00975E62" w:rsidP="00BA48DA">
      <w:pPr>
        <w:ind w:firstLine="216"/>
        <w:rPr>
          <w:sz w:val="20"/>
          <w:szCs w:val="20"/>
        </w:rPr>
      </w:pPr>
      <w:r w:rsidRPr="00975E62">
        <w:rPr>
          <w:sz w:val="20"/>
          <w:szCs w:val="20"/>
        </w:rPr>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sidR="00144D7A">
        <w:rPr>
          <w:sz w:val="20"/>
          <w:szCs w:val="20"/>
        </w:rPr>
        <w:t xml:space="preserve"> </w:t>
      </w:r>
      <w:r w:rsidRPr="00975E62">
        <w:rPr>
          <w:sz w:val="20"/>
          <w:szCs w:val="20"/>
        </w:rPr>
        <w:t xml:space="preserve">Last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were mapped to actions or events made by entities in the game.</w:t>
      </w:r>
    </w:p>
    <w:p w14:paraId="16AF4BDA" w14:textId="77777777" w:rsidR="00975E62" w:rsidRPr="00975E62" w:rsidRDefault="00975E62" w:rsidP="00144D7A">
      <w:pPr>
        <w:ind w:firstLine="216"/>
        <w:rPr>
          <w:sz w:val="20"/>
          <w:szCs w:val="20"/>
        </w:rPr>
      </w:pPr>
      <w:r w:rsidRPr="00975E62">
        <w:rPr>
          <w:sz w:val="20"/>
          <w:szCs w:val="20"/>
        </w:rPr>
        <w:t>In</w:t>
      </w:r>
      <w:r w:rsidRPr="00975E62">
        <w:rPr>
          <w:noProof/>
          <w:sz w:val="20"/>
          <w:szCs w:val="20"/>
        </w:rPr>
        <w:t xml:space="preserve"> </w:t>
      </w:r>
      <w:r w:rsidR="00B27E34" w:rsidRPr="00975E62">
        <w:rPr>
          <w:noProof/>
          <w:sz w:val="20"/>
          <w:szCs w:val="20"/>
        </w:rPr>
        <w:fldChar w:fldCharType="begin"/>
      </w:r>
      <w:r w:rsidR="002242DC">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noProof/>
          <w:sz w:val="20"/>
          <w:szCs w:val="20"/>
        </w:rPr>
        <w:fldChar w:fldCharType="separate"/>
      </w:r>
      <w:r w:rsidR="002242DC" w:rsidRPr="002242DC">
        <w:t>[14]</w:t>
      </w:r>
      <w:r w:rsidR="00B27E34"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B27E34" w:rsidRPr="00975E62">
        <w:rPr>
          <w:sz w:val="20"/>
          <w:szCs w:val="20"/>
        </w:rPr>
        <w:fldChar w:fldCharType="begin"/>
      </w:r>
      <w:r w:rsidR="002242DC">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B27E34" w:rsidRPr="00975E62">
        <w:rPr>
          <w:sz w:val="20"/>
          <w:szCs w:val="20"/>
        </w:rPr>
        <w:fldChar w:fldCharType="separate"/>
      </w:r>
      <w:r w:rsidR="002242DC" w:rsidRPr="002242DC">
        <w:t>[17]</w:t>
      </w:r>
      <w:r w:rsidR="00B27E34" w:rsidRPr="00975E62">
        <w:rPr>
          <w:sz w:val="20"/>
          <w:szCs w:val="20"/>
        </w:rPr>
        <w:fldChar w:fldCharType="end"/>
      </w:r>
      <w:r w:rsidRPr="00975E62">
        <w:rPr>
          <w:sz w:val="20"/>
          <w:szCs w:val="20"/>
        </w:rPr>
        <w:t xml:space="preserve">. However, any </w:t>
      </w:r>
      <w:proofErr w:type="gramStart"/>
      <w:r w:rsidRPr="00975E62">
        <w:rPr>
          <w:sz w:val="20"/>
          <w:szCs w:val="20"/>
        </w:rPr>
        <w:t xml:space="preserve">decision </w:t>
      </w:r>
      <w:r w:rsidRPr="00975E62">
        <w:rPr>
          <w:sz w:val="20"/>
          <w:szCs w:val="20"/>
        </w:rPr>
        <w:lastRenderedPageBreak/>
        <w:t>making</w:t>
      </w:r>
      <w:proofErr w:type="gramEnd"/>
      <w:r w:rsidRPr="00975E62">
        <w:rPr>
          <w:sz w:val="20"/>
          <w:szCs w:val="20"/>
        </w:rPr>
        <w:t xml:space="preserve"> algorithm can be used instead to control actions and behaviors. These generated actions and events are represented as </w:t>
      </w:r>
      <w:proofErr w:type="gramStart"/>
      <w:r w:rsidRPr="00975E62">
        <w:rPr>
          <w:i/>
          <w:sz w:val="20"/>
          <w:szCs w:val="20"/>
        </w:rPr>
        <w:t>processes</w:t>
      </w:r>
      <w:proofErr w:type="gramEnd"/>
      <w:r w:rsidRPr="00975E62">
        <w:rPr>
          <w:sz w:val="20"/>
          <w:szCs w:val="20"/>
        </w:rPr>
        <w:t xml:space="preserve"> nodes in the provenance graph. Moreover, in </w:t>
      </w:r>
      <w:r w:rsidR="00B27E34" w:rsidRPr="00975E62">
        <w:rPr>
          <w:sz w:val="20"/>
          <w:szCs w:val="20"/>
        </w:rPr>
        <w:fldChar w:fldCharType="begin"/>
      </w:r>
      <w:r w:rsidR="002242DC">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xml:space="preserve">, which illustrates the provenance mapping and information examples that can be used for analysis, as shown by </w:t>
      </w:r>
      <w:r w:rsidR="0000562F">
        <w:fldChar w:fldCharType="begin"/>
      </w:r>
      <w:r w:rsidR="0000562F">
        <w:instrText xml:space="preserve"> REF _Ref341623250 \h  \* MERGEFORMAT </w:instrText>
      </w:r>
      <w:r w:rsidR="0000562F">
        <w:fldChar w:fldCharType="separate"/>
      </w:r>
      <w:r w:rsidR="00410B45" w:rsidRPr="00410B45">
        <w:rPr>
          <w:sz w:val="20"/>
          <w:szCs w:val="20"/>
        </w:rPr>
        <w:t>Figure 1</w:t>
      </w:r>
      <w:r w:rsidR="0000562F">
        <w:fldChar w:fldCharType="end"/>
      </w:r>
      <w:r w:rsidRPr="00975E62">
        <w:rPr>
          <w:sz w:val="20"/>
          <w:szCs w:val="20"/>
        </w:rPr>
        <w:t xml:space="preserve">. Besides this, </w:t>
      </w:r>
      <w:r w:rsidR="00B27E34" w:rsidRPr="00975E62">
        <w:rPr>
          <w:sz w:val="20"/>
          <w:szCs w:val="20"/>
        </w:rPr>
        <w:fldChar w:fldCharType="begin"/>
      </w:r>
      <w:r w:rsidR="002242DC">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lso presented an information structure to store collected game data to generate a game flow log for provenance analysis.</w:t>
      </w:r>
    </w:p>
    <w:p w14:paraId="5DFD9FFE" w14:textId="77777777" w:rsidR="00975E62" w:rsidRPr="00975E62" w:rsidRDefault="00A03E84" w:rsidP="00A03E84">
      <w:pPr>
        <w:pStyle w:val="Heading1"/>
      </w:pPr>
      <w:bookmarkStart w:id="399" w:name="_Ref350269138"/>
      <w:r>
        <w:t>Provenance Analysis</w:t>
      </w:r>
      <w:bookmarkEnd w:id="399"/>
    </w:p>
    <w:p w14:paraId="65EFBD25" w14:textId="77777777" w:rsidR="00F839C7" w:rsidRPr="00975E62" w:rsidRDefault="00F839C7" w:rsidP="00F839C7">
      <w:pPr>
        <w:keepNext/>
        <w:framePr w:w="4522" w:h="317" w:hSpace="187" w:wrap="around" w:hAnchor="text" w:xAlign="center" w:yAlign="bottom"/>
        <w:jc w:val="center"/>
        <w:rPr>
          <w:sz w:val="20"/>
          <w:szCs w:val="20"/>
        </w:rPr>
      </w:pPr>
      <w:commentRangeStart w:id="400"/>
      <w:r>
        <w:rPr>
          <w:noProof/>
          <w:sz w:val="20"/>
          <w:szCs w:val="20"/>
        </w:rPr>
        <w:drawing>
          <wp:inline distT="0" distB="0" distL="0" distR="0" wp14:anchorId="0EC90EDB" wp14:editId="524BAC1E">
            <wp:extent cx="2295918" cy="533400"/>
            <wp:effectExtent l="19050" t="0" r="9132" b="0"/>
            <wp:docPr id="2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2299609" cy="534258"/>
                    </a:xfrm>
                    <a:prstGeom prst="rect">
                      <a:avLst/>
                    </a:prstGeom>
                    <a:noFill/>
                    <a:ln w="9525">
                      <a:noFill/>
                      <a:miter lim="800000"/>
                      <a:headEnd/>
                      <a:tailEnd/>
                    </a:ln>
                  </pic:spPr>
                </pic:pic>
              </a:graphicData>
            </a:graphic>
          </wp:inline>
        </w:drawing>
      </w:r>
    </w:p>
    <w:p w14:paraId="39382788" w14:textId="77777777" w:rsidR="00F839C7" w:rsidRPr="00F839C7" w:rsidRDefault="00F839C7" w:rsidP="00F839C7">
      <w:pPr>
        <w:pStyle w:val="Caption"/>
        <w:framePr w:w="4522" w:h="317" w:hSpace="187" w:wrap="around" w:hAnchor="text" w:xAlign="center" w:yAlign="bottom"/>
        <w:rPr>
          <w:rFonts w:cs="Times New Roman"/>
          <w:szCs w:val="16"/>
        </w:rPr>
      </w:pPr>
      <w:bookmarkStart w:id="401" w:name="_Ref350359758"/>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2</w:t>
      </w:r>
      <w:r w:rsidR="00B27E34" w:rsidRPr="008074E8">
        <w:rPr>
          <w:rFonts w:cs="Times New Roman"/>
          <w:szCs w:val="16"/>
        </w:rPr>
        <w:fldChar w:fldCharType="end"/>
      </w:r>
      <w:bookmarkEnd w:id="401"/>
      <w:r w:rsidRPr="008074E8">
        <w:rPr>
          <w:rFonts w:cs="Times New Roman"/>
          <w:szCs w:val="16"/>
        </w:rPr>
        <w:t>.</w:t>
      </w:r>
      <w:proofErr w:type="gramEnd"/>
      <w:r w:rsidRPr="008074E8">
        <w:rPr>
          <w:rFonts w:cs="Times New Roman"/>
          <w:szCs w:val="16"/>
        </w:rPr>
        <w:t xml:space="preserve"> Relationships between a </w:t>
      </w:r>
      <w:proofErr w:type="gramStart"/>
      <w:r w:rsidRPr="008074E8">
        <w:rPr>
          <w:rFonts w:cs="Times New Roman"/>
          <w:szCs w:val="16"/>
        </w:rPr>
        <w:t>game using</w:t>
      </w:r>
      <w:proofErr w:type="gramEnd"/>
      <w:r w:rsidRPr="008074E8">
        <w:rPr>
          <w:rFonts w:cs="Times New Roman"/>
          <w:szCs w:val="16"/>
        </w:rPr>
        <w:t xml:space="preserve"> </w:t>
      </w:r>
      <w:r w:rsidRPr="00921782">
        <w:rPr>
          <w:rFonts w:cs="Times New Roman"/>
          <w:i/>
          <w:szCs w:val="16"/>
        </w:rPr>
        <w:t>provenance in games</w:t>
      </w:r>
      <w:r w:rsidRPr="008074E8">
        <w:rPr>
          <w:rFonts w:cs="Times New Roman"/>
          <w:szCs w:val="16"/>
        </w:rPr>
        <w:t xml:space="preserve"> framework and </w:t>
      </w:r>
      <w:r w:rsidRPr="00F80D29">
        <w:rPr>
          <w:rFonts w:cs="Times New Roman"/>
          <w:i/>
          <w:szCs w:val="16"/>
        </w:rPr>
        <w:t>Proof Viewer</w:t>
      </w:r>
      <w:r w:rsidRPr="008074E8">
        <w:rPr>
          <w:rFonts w:cs="Times New Roman"/>
          <w:szCs w:val="16"/>
        </w:rPr>
        <w:t>.</w:t>
      </w:r>
    </w:p>
    <w:commentRangeEnd w:id="400"/>
    <w:p w14:paraId="3A51663F" w14:textId="77777777" w:rsidR="00BA48DA" w:rsidRDefault="000F5383" w:rsidP="00BA48DA">
      <w:pPr>
        <w:ind w:firstLine="216"/>
        <w:rPr>
          <w:sz w:val="20"/>
          <w:szCs w:val="20"/>
        </w:rPr>
      </w:pPr>
      <w:r>
        <w:rPr>
          <w:rStyle w:val="CommentReference"/>
        </w:rPr>
        <w:commentReference w:id="400"/>
      </w:r>
      <w:r w:rsidR="00975E62" w:rsidRPr="00975E62">
        <w:rPr>
          <w:sz w:val="20"/>
          <w:szCs w:val="20"/>
        </w:rPr>
        <w:t xml:space="preserve">The purpose of collecting information during a game session is to be able to generate a provenance graph and use provenance techniques in order to analyze and infer the reasons of the outcome. In this paper we introduce a novel provenance visualization tool named </w:t>
      </w:r>
      <w:r w:rsidR="00975E62" w:rsidRPr="00975E62">
        <w:rPr>
          <w:i/>
          <w:sz w:val="20"/>
          <w:szCs w:val="20"/>
        </w:rPr>
        <w:t>Proof Viewer</w:t>
      </w:r>
      <w:r w:rsidR="00975E62" w:rsidRPr="00975E62">
        <w:rPr>
          <w:sz w:val="20"/>
          <w:szCs w:val="20"/>
        </w:rPr>
        <w:t xml:space="preserve"> (Provenance Flow Viewer), which is based on JUNG </w:t>
      </w:r>
      <w:r w:rsidR="00B27E34" w:rsidRPr="00975E62">
        <w:rPr>
          <w:sz w:val="20"/>
          <w:szCs w:val="20"/>
        </w:rPr>
        <w:fldChar w:fldCharType="begin"/>
      </w:r>
      <w:r w:rsidR="002242DC">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27E34" w:rsidRPr="00975E62">
        <w:rPr>
          <w:sz w:val="20"/>
          <w:szCs w:val="20"/>
        </w:rPr>
        <w:fldChar w:fldCharType="separate"/>
      </w:r>
      <w:r w:rsidR="002242DC" w:rsidRPr="002242DC">
        <w:t>[13]</w:t>
      </w:r>
      <w:r w:rsidR="00B27E34" w:rsidRPr="00975E62">
        <w:rPr>
          <w:sz w:val="20"/>
          <w:szCs w:val="20"/>
        </w:rPr>
        <w:fldChar w:fldCharType="end"/>
      </w:r>
      <w:r w:rsidR="00975E62" w:rsidRPr="00975E62">
        <w:rPr>
          <w:sz w:val="20"/>
          <w:szCs w:val="20"/>
        </w:rPr>
        <w:t xml:space="preserve"> and allows the analysis of generated game flow log through a graph. A game using the </w:t>
      </w:r>
      <w:r w:rsidR="00975E62" w:rsidRPr="00921782">
        <w:rPr>
          <w:i/>
          <w:sz w:val="20"/>
          <w:szCs w:val="20"/>
        </w:rPr>
        <w:t>provenance in games</w:t>
      </w:r>
      <w:r w:rsidR="00975E62" w:rsidRPr="00975E62">
        <w:rPr>
          <w:sz w:val="20"/>
          <w:szCs w:val="20"/>
        </w:rPr>
        <w:t xml:space="preserve"> framework is able to generate a game flow log that </w:t>
      </w:r>
      <w:proofErr w:type="gramStart"/>
      <w:r w:rsidR="00975E62" w:rsidRPr="00975E62">
        <w:rPr>
          <w:sz w:val="20"/>
          <w:szCs w:val="20"/>
        </w:rPr>
        <w:t>can be analyzed</w:t>
      </w:r>
      <w:proofErr w:type="gramEnd"/>
      <w:r w:rsidR="00975E62" w:rsidRPr="00975E62">
        <w:rPr>
          <w:sz w:val="20"/>
          <w:szCs w:val="20"/>
        </w:rPr>
        <w:t xml:space="preserve"> by </w:t>
      </w:r>
      <w:r w:rsidR="00975E62" w:rsidRPr="00975E62">
        <w:rPr>
          <w:i/>
          <w:sz w:val="20"/>
          <w:szCs w:val="20"/>
        </w:rPr>
        <w:t>Proof Viewer</w:t>
      </w:r>
      <w:r w:rsidR="005417B0">
        <w:rPr>
          <w:sz w:val="20"/>
          <w:szCs w:val="20"/>
        </w:rPr>
        <w:t xml:space="preserve">. </w:t>
      </w:r>
      <w:r w:rsidR="00B27E34">
        <w:rPr>
          <w:sz w:val="20"/>
          <w:szCs w:val="20"/>
        </w:rPr>
        <w:fldChar w:fldCharType="begin"/>
      </w:r>
      <w:r w:rsidR="005417B0">
        <w:rPr>
          <w:sz w:val="20"/>
          <w:szCs w:val="20"/>
        </w:rPr>
        <w:instrText xml:space="preserve"> REF _Ref350359758 \h </w:instrText>
      </w:r>
      <w:r w:rsidR="00B27E34">
        <w:rPr>
          <w:sz w:val="20"/>
          <w:szCs w:val="20"/>
        </w:rPr>
      </w:r>
      <w:r w:rsidR="00B27E34">
        <w:rPr>
          <w:sz w:val="20"/>
          <w:szCs w:val="20"/>
        </w:rPr>
        <w:fldChar w:fldCharType="separate"/>
      </w:r>
      <w:r w:rsidR="00410B45" w:rsidRPr="008074E8">
        <w:rPr>
          <w:szCs w:val="16"/>
        </w:rPr>
        <w:t xml:space="preserve">Figure </w:t>
      </w:r>
      <w:r w:rsidR="00410B45">
        <w:rPr>
          <w:noProof/>
          <w:szCs w:val="16"/>
        </w:rPr>
        <w:t>2</w:t>
      </w:r>
      <w:r w:rsidR="00B27E34">
        <w:rPr>
          <w:sz w:val="20"/>
          <w:szCs w:val="20"/>
        </w:rPr>
        <w:fldChar w:fldCharType="end"/>
      </w:r>
      <w:r w:rsidR="00975E62" w:rsidRPr="00975E62">
        <w:rPr>
          <w:sz w:val="20"/>
          <w:szCs w:val="20"/>
        </w:rPr>
        <w:t xml:space="preserve"> illustrates the relationships between the game, using the framework, and </w:t>
      </w:r>
      <w:r w:rsidR="00975E62" w:rsidRPr="00F80D29">
        <w:rPr>
          <w:i/>
          <w:sz w:val="20"/>
          <w:szCs w:val="20"/>
        </w:rPr>
        <w:t>Proof Viewer</w:t>
      </w:r>
      <w:r w:rsidR="00975E62" w:rsidRPr="00975E62">
        <w:rPr>
          <w:sz w:val="20"/>
          <w:szCs w:val="20"/>
        </w:rPr>
        <w:t>.</w:t>
      </w:r>
    </w:p>
    <w:p w14:paraId="5FCC508F" w14:textId="77777777" w:rsidR="00BA48DA" w:rsidRDefault="00975E62" w:rsidP="00051AD9">
      <w:pPr>
        <w:ind w:firstLine="216"/>
        <w:rPr>
          <w:sz w:val="20"/>
          <w:szCs w:val="20"/>
        </w:rPr>
      </w:pPr>
      <w:r w:rsidRPr="00975E62">
        <w:rPr>
          <w:sz w:val="20"/>
          <w:szCs w:val="20"/>
        </w:rPr>
        <w:t xml:space="preserve">First, the game flow log, which contains game events, is processed and used to generate a provenance graph for analysis. After that, our tool creates the graph’s edges and nodes following our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14:paraId="3C3B5757" w14:textId="77777777" w:rsidR="00BA48DA" w:rsidRDefault="00975E62" w:rsidP="00BA48DA">
      <w:pPr>
        <w:ind w:firstLine="216"/>
        <w:rPr>
          <w:sz w:val="20"/>
          <w:szCs w:val="20"/>
        </w:rPr>
      </w:pPr>
      <w:proofErr w:type="gramStart"/>
      <w:r w:rsidRPr="00975E62">
        <w:rPr>
          <w:sz w:val="20"/>
          <w:szCs w:val="20"/>
        </w:rPr>
        <w:t xml:space="preserve">A small example of a generated provenance graph from exported data is illustrated by </w:t>
      </w:r>
      <w:r w:rsidR="0000562F">
        <w:fldChar w:fldCharType="begin"/>
      </w:r>
      <w:r w:rsidR="0000562F">
        <w:instrText xml:space="preserve"> REF _Ref341710011 \h  \* MERGEFORMAT </w:instrText>
      </w:r>
      <w:r w:rsidR="0000562F">
        <w:fldChar w:fldCharType="separate"/>
      </w:r>
      <w:r w:rsidR="00410B45" w:rsidRPr="00410B45">
        <w:rPr>
          <w:sz w:val="20"/>
          <w:szCs w:val="20"/>
        </w:rPr>
        <w:t>Figure 3</w:t>
      </w:r>
      <w:proofErr w:type="gramEnd"/>
      <w:r w:rsidR="0000562F">
        <w:fldChar w:fldCharType="end"/>
      </w:r>
      <w:r w:rsidRPr="00975E62">
        <w:rPr>
          <w:sz w:val="20"/>
          <w:szCs w:val="20"/>
        </w:rPr>
        <w:t xml:space="preserve">. Following the provenance notation specification, each node shape in </w:t>
      </w:r>
      <w:r w:rsidR="0000562F">
        <w:fldChar w:fldCharType="begin"/>
      </w:r>
      <w:r w:rsidR="0000562F">
        <w:instrText xml:space="preserve"> REF _Ref341710011 \h  \* MERGEFORMAT </w:instrText>
      </w:r>
      <w:r w:rsidR="0000562F">
        <w:fldChar w:fldCharType="separate"/>
      </w:r>
      <w:r w:rsidR="00410B45" w:rsidRPr="00410B45">
        <w:rPr>
          <w:sz w:val="20"/>
          <w:szCs w:val="20"/>
        </w:rPr>
        <w:t>Figure 3</w:t>
      </w:r>
      <w:r w:rsidR="0000562F">
        <w:fldChar w:fldCharType="end"/>
      </w:r>
      <w:r w:rsidRPr="00975E62">
        <w:rPr>
          <w:sz w:val="20"/>
          <w:szCs w:val="20"/>
        </w:rPr>
        <w:t xml:space="preserve"> </w:t>
      </w:r>
      <w:proofErr w:type="gramStart"/>
      <w:r w:rsidRPr="00975E62">
        <w:rPr>
          <w:sz w:val="20"/>
          <w:szCs w:val="20"/>
        </w:rPr>
        <w:t>is related</w:t>
      </w:r>
      <w:proofErr w:type="gramEnd"/>
      <w:r w:rsidRPr="00975E62">
        <w:rPr>
          <w:sz w:val="20"/>
          <w:szCs w:val="20"/>
        </w:rPr>
        <w:t xml:space="preserve"> to its type. Square nodes represent </w:t>
      </w:r>
      <w:r w:rsidRPr="00975E62">
        <w:rPr>
          <w:i/>
          <w:sz w:val="20"/>
          <w:szCs w:val="20"/>
        </w:rPr>
        <w:t>process</w:t>
      </w:r>
      <w:r w:rsidRPr="00975E62">
        <w:rPr>
          <w:sz w:val="20"/>
          <w:szCs w:val="20"/>
        </w:rPr>
        <w:t xml:space="preserve"> nodes, circles are </w:t>
      </w:r>
      <w:proofErr w:type="gramStart"/>
      <w:r w:rsidRPr="00975E62">
        <w:rPr>
          <w:i/>
          <w:sz w:val="20"/>
          <w:szCs w:val="20"/>
        </w:rPr>
        <w:t>artifacts</w:t>
      </w:r>
      <w:proofErr w:type="gramEnd"/>
      <w:r w:rsidRPr="00975E62">
        <w:rPr>
          <w:sz w:val="20"/>
          <w:szCs w:val="20"/>
        </w:rPr>
        <w:t xml:space="preserve"> nodes and an octagon represents </w:t>
      </w:r>
      <w:r w:rsidRPr="00975E62">
        <w:rPr>
          <w:i/>
          <w:sz w:val="20"/>
          <w:szCs w:val="20"/>
        </w:rPr>
        <w:t>agent</w:t>
      </w:r>
      <w:r w:rsidRPr="00975E62">
        <w:rPr>
          <w:sz w:val="20"/>
          <w:szCs w:val="20"/>
        </w:rPr>
        <w:t xml:space="preserve"> nodes</w:t>
      </w:r>
      <w:del w:id="402" w:author="Kohwalter" w:date="2013-03-05T17:30:00Z">
        <w:r w:rsidRPr="00975E62" w:rsidDel="006E6E31">
          <w:rPr>
            <w:sz w:val="20"/>
            <w:szCs w:val="20"/>
          </w:rPr>
          <w:delText xml:space="preserve"> as indicated by </w:delText>
        </w:r>
        <w:r w:rsidR="00B27E34" w:rsidRPr="00975E62" w:rsidDel="006E6E31">
          <w:rPr>
            <w:sz w:val="20"/>
            <w:szCs w:val="20"/>
          </w:rPr>
          <w:fldChar w:fldCharType="begin"/>
        </w:r>
        <w:r w:rsidRPr="00975E62" w:rsidDel="006E6E31">
          <w:rPr>
            <w:sz w:val="20"/>
            <w:szCs w:val="20"/>
          </w:rPr>
          <w:delInstrText xml:space="preserve"> REF _Ref335238586 \h  \* MERGEFORMAT </w:delInstrText>
        </w:r>
        <w:r w:rsidR="00B27E34" w:rsidRPr="00975E62" w:rsidDel="006E6E31">
          <w:rPr>
            <w:sz w:val="20"/>
            <w:szCs w:val="20"/>
          </w:rPr>
        </w:r>
        <w:r w:rsidR="00B27E34" w:rsidRPr="00975E62" w:rsidDel="006E6E31">
          <w:rPr>
            <w:sz w:val="20"/>
            <w:szCs w:val="20"/>
          </w:rPr>
          <w:fldChar w:fldCharType="separate"/>
        </w:r>
      </w:del>
      <w:del w:id="403"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404" w:author="Kohwalter" w:date="2013-03-05T17:30:00Z">
        <w:r w:rsidR="00B27E34" w:rsidRPr="00975E62" w:rsidDel="006E6E31">
          <w:rPr>
            <w:sz w:val="20"/>
            <w:szCs w:val="20"/>
          </w:rPr>
          <w:fldChar w:fldCharType="end"/>
        </w:r>
      </w:del>
      <w:r w:rsidRPr="00975E62">
        <w:rPr>
          <w:sz w:val="20"/>
          <w:szCs w:val="20"/>
        </w:rPr>
        <w:t xml:space="preserve">. As can be seen in the figure, there is a chain of artifact nodes that represents the graph’s backbone. The edges in the pro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w:t>
      </w:r>
      <w:proofErr w:type="gramStart"/>
      <w:r w:rsidRPr="00975E62">
        <w:rPr>
          <w:sz w:val="20"/>
          <w:szCs w:val="20"/>
        </w:rPr>
        <w:t>can be influenced</w:t>
      </w:r>
      <w:proofErr w:type="gramEnd"/>
      <w:r w:rsidRPr="00975E62">
        <w:rPr>
          <w:sz w:val="20"/>
          <w:szCs w:val="20"/>
        </w:rPr>
        <w:t xml:space="preserve">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14:paraId="4B9272D5" w14:textId="77777777" w:rsidR="00BA48DA" w:rsidRDefault="00975E62" w:rsidP="00BA48DA">
      <w:pPr>
        <w:ind w:firstLine="216"/>
        <w:rPr>
          <w:sz w:val="20"/>
          <w:szCs w:val="20"/>
        </w:rPr>
      </w:pPr>
      <w:r w:rsidRPr="00E715DC">
        <w:rPr>
          <w:i/>
          <w:sz w:val="20"/>
          <w:szCs w:val="20"/>
        </w:rPr>
        <w:lastRenderedPageBreak/>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r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ocesses</w:t>
      </w:r>
      <w:r w:rsidRPr="00975E62">
        <w:rPr>
          <w:sz w:val="20"/>
          <w:szCs w:val="20"/>
        </w:rPr>
        <w:t xml:space="preserve"> can be dotted, as illustrated in </w:t>
      </w:r>
      <w:r w:rsidR="0000562F">
        <w:fldChar w:fldCharType="begin"/>
      </w:r>
      <w:r w:rsidR="0000562F">
        <w:instrText xml:space="preserve"> REF _Ref341710011 \h  \* MERGEFORMAT </w:instrText>
      </w:r>
      <w:r w:rsidR="0000562F">
        <w:fldChar w:fldCharType="separate"/>
      </w:r>
      <w:r w:rsidR="00410B45" w:rsidRPr="00410B45">
        <w:rPr>
          <w:sz w:val="20"/>
          <w:szCs w:val="20"/>
        </w:rPr>
        <w:t>Figure 3</w:t>
      </w:r>
      <w:r w:rsidR="0000562F">
        <w:fldChar w:fldCharType="end"/>
      </w:r>
      <w:r w:rsidRPr="00975E62">
        <w:rPr>
          <w:sz w:val="20"/>
          <w:szCs w:val="20"/>
        </w:rPr>
        <w:t xml:space="preserve">. It is also possible to use different formats for edges. The thickness </w:t>
      </w:r>
      <w:proofErr w:type="gramStart"/>
      <w:r w:rsidRPr="00975E62">
        <w:rPr>
          <w:sz w:val="20"/>
          <w:szCs w:val="20"/>
        </w:rPr>
        <w:t>can be interpreted</w:t>
      </w:r>
      <w:proofErr w:type="gramEnd"/>
      <w:r w:rsidRPr="00975E62">
        <w:rPr>
          <w:sz w:val="20"/>
          <w:szCs w:val="20"/>
        </w:rPr>
        <w:t xml:space="preserve"> as how strong the relationship is. If the edge represents a low influence on the </w:t>
      </w:r>
      <w:r w:rsidRPr="00975E62">
        <w:rPr>
          <w:i/>
          <w:sz w:val="20"/>
          <w:szCs w:val="20"/>
        </w:rPr>
        <w:t>process</w:t>
      </w:r>
      <w:r w:rsidRPr="00975E62">
        <w:rPr>
          <w:sz w:val="20"/>
          <w:szCs w:val="20"/>
        </w:rPr>
        <w:t xml:space="preserve">, it </w:t>
      </w:r>
      <w:proofErr w:type="gramStart"/>
      <w:r w:rsidRPr="00975E62">
        <w:rPr>
          <w:sz w:val="20"/>
          <w:szCs w:val="20"/>
        </w:rPr>
        <w:t>is drawn</w:t>
      </w:r>
      <w:proofErr w:type="gramEnd"/>
      <w:r w:rsidRPr="00975E62">
        <w:rPr>
          <w:sz w:val="20"/>
          <w:szCs w:val="20"/>
        </w:rPr>
        <w:t xml:space="preserve"> as a thin edge. If the influence is high, then it becomes a thicker edge. </w:t>
      </w:r>
    </w:p>
    <w:p w14:paraId="4C4C2122" w14:textId="77777777" w:rsidR="00BA48DA" w:rsidRDefault="00975E62" w:rsidP="00BA48DA">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w:t>
      </w:r>
      <w:proofErr w:type="gramStart"/>
      <w:r w:rsidRPr="00975E62">
        <w:rPr>
          <w:sz w:val="20"/>
          <w:szCs w:val="20"/>
        </w:rPr>
        <w:t>;</w:t>
      </w:r>
      <w:proofErr w:type="gramEnd"/>
      <w:r w:rsidRPr="00975E62">
        <w:rPr>
          <w:sz w:val="20"/>
          <w:szCs w:val="20"/>
        </w:rPr>
        <w:t xml:space="preserve"> and neutral, which is neither beneficial nor prejudicial. </w:t>
      </w:r>
      <w:proofErr w:type="gramStart"/>
      <w:r w:rsidRPr="00975E62">
        <w:rPr>
          <w:sz w:val="20"/>
          <w:szCs w:val="20"/>
        </w:rPr>
        <w:t>For each type of relationship</w:t>
      </w:r>
      <w:proofErr w:type="gramEnd"/>
      <w:r w:rsidRPr="00975E62">
        <w:rPr>
          <w:sz w:val="20"/>
          <w:szCs w:val="20"/>
        </w:rPr>
        <w:t xml:space="preserve"> (positive, negative, and neutral) a different color is used. Green is used for positive influences, red for negative, and black for neutral. To emphasize the neutral </w:t>
      </w:r>
      <w:proofErr w:type="gramStart"/>
      <w:r w:rsidRPr="00975E62">
        <w:rPr>
          <w:sz w:val="20"/>
          <w:szCs w:val="20"/>
        </w:rPr>
        <w:t>relationships</w:t>
      </w:r>
      <w:proofErr w:type="gramEnd"/>
      <w:r w:rsidRPr="00975E62">
        <w:rPr>
          <w:sz w:val="20"/>
          <w:szCs w:val="20"/>
        </w:rPr>
        <w:t xml:space="preserve"> lack of importance, they are also dotted. These edge types </w:t>
      </w:r>
      <w:proofErr w:type="gramStart"/>
      <w:r w:rsidRPr="00975E62">
        <w:rPr>
          <w:sz w:val="20"/>
          <w:szCs w:val="20"/>
        </w:rPr>
        <w:t>are illustrated</w:t>
      </w:r>
      <w:proofErr w:type="gramEnd"/>
      <w:r w:rsidRPr="00975E62">
        <w:rPr>
          <w:sz w:val="20"/>
          <w:szCs w:val="20"/>
        </w:rPr>
        <w:t xml:space="preserve"> in </w:t>
      </w:r>
      <w:r w:rsidR="0000562F">
        <w:fldChar w:fldCharType="begin"/>
      </w:r>
      <w:r w:rsidR="0000562F">
        <w:instrText xml:space="preserve"> REF _Ref341710011 \h  \* MERGEFORMAT </w:instrText>
      </w:r>
      <w:r w:rsidR="0000562F">
        <w:fldChar w:fldCharType="separate"/>
      </w:r>
      <w:r w:rsidR="00410B45" w:rsidRPr="00410B45">
        <w:rPr>
          <w:sz w:val="20"/>
          <w:szCs w:val="20"/>
        </w:rPr>
        <w:t>Figure 3</w:t>
      </w:r>
      <w:r w:rsidR="0000562F">
        <w:fldChar w:fldCharType="end"/>
      </w:r>
      <w:r w:rsidRPr="00975E62">
        <w:rPr>
          <w:sz w:val="20"/>
          <w:szCs w:val="20"/>
        </w:rPr>
        <w:t>.</w:t>
      </w:r>
    </w:p>
    <w:p w14:paraId="1F9FE155" w14:textId="77777777" w:rsidR="00474DAB" w:rsidRPr="00975E62" w:rsidRDefault="00474DAB" w:rsidP="00474DAB">
      <w:pPr>
        <w:keepNext/>
        <w:framePr w:hSpace="144" w:vSpace="144" w:wrap="around" w:hAnchor="text" w:xAlign="center" w:yAlign="bottom"/>
        <w:jc w:val="center"/>
        <w:rPr>
          <w:sz w:val="20"/>
          <w:szCs w:val="20"/>
        </w:rPr>
      </w:pPr>
      <w:r w:rsidRPr="00975E62">
        <w:rPr>
          <w:noProof/>
          <w:sz w:val="20"/>
          <w:szCs w:val="20"/>
        </w:rPr>
        <w:drawing>
          <wp:inline distT="0" distB="0" distL="0" distR="0" wp14:anchorId="3C16DC75" wp14:editId="54143B03">
            <wp:extent cx="2295525" cy="1946316"/>
            <wp:effectExtent l="19050" t="0" r="9525" b="0"/>
            <wp:docPr id="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14:paraId="53943466" w14:textId="77777777" w:rsidR="00474DAB" w:rsidRPr="008074E8" w:rsidRDefault="00474DAB" w:rsidP="00474DAB">
      <w:pPr>
        <w:pStyle w:val="Caption"/>
        <w:framePr w:hSpace="144" w:vSpace="144" w:wrap="around" w:hAnchor="text" w:xAlign="center" w:yAlign="bottom"/>
        <w:rPr>
          <w:rFonts w:cs="Times New Roman"/>
          <w:szCs w:val="16"/>
        </w:rPr>
      </w:pPr>
      <w:bookmarkStart w:id="405" w:name="_Ref341710011"/>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3</w:t>
      </w:r>
      <w:r w:rsidR="00B27E34" w:rsidRPr="008074E8">
        <w:rPr>
          <w:rFonts w:cs="Times New Roman"/>
          <w:szCs w:val="16"/>
        </w:rPr>
        <w:fldChar w:fldCharType="end"/>
      </w:r>
      <w:bookmarkEnd w:id="405"/>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14:paraId="77AB0192" w14:textId="77777777" w:rsidR="00474DAB" w:rsidRPr="00975E62" w:rsidDel="00615BF1" w:rsidRDefault="001E69C2" w:rsidP="00474DAB">
      <w:pPr>
        <w:keepNext/>
        <w:framePr w:hSpace="144" w:vSpace="144" w:wrap="around" w:hAnchor="text" w:xAlign="center" w:yAlign="bottom"/>
        <w:jc w:val="center"/>
        <w:rPr>
          <w:del w:id="406" w:author="Kohwalter" w:date="2013-03-06T18:38:00Z"/>
          <w:sz w:val="20"/>
          <w:szCs w:val="20"/>
        </w:rPr>
      </w:pPr>
      <w:del w:id="407" w:author="Kohwalter" w:date="2013-03-06T18:38:00Z">
        <w:r>
          <w:rPr>
            <w:noProof/>
            <w:sz w:val="20"/>
            <w:szCs w:val="20"/>
            <w:rPrChange w:id="408">
              <w:rPr>
                <w:noProof/>
              </w:rPr>
            </w:rPrChange>
          </w:rPr>
          <w:drawing>
            <wp:inline distT="0" distB="0" distL="0" distR="0" wp14:anchorId="2728B902" wp14:editId="604E502D">
              <wp:extent cx="1647825" cy="686527"/>
              <wp:effectExtent l="19050" t="0" r="0" b="0"/>
              <wp:docPr id="2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7565" cy="686419"/>
                      </a:xfrm>
                      <a:prstGeom prst="rect">
                        <a:avLst/>
                      </a:prstGeom>
                      <a:noFill/>
                      <a:ln>
                        <a:noFill/>
                      </a:ln>
                    </pic:spPr>
                  </pic:pic>
                </a:graphicData>
              </a:graphic>
            </wp:inline>
          </w:drawing>
        </w:r>
      </w:del>
    </w:p>
    <w:p w14:paraId="76683A0B" w14:textId="77777777" w:rsidR="00474DAB" w:rsidRPr="008074E8" w:rsidDel="00615BF1" w:rsidRDefault="00474DAB" w:rsidP="00474DAB">
      <w:pPr>
        <w:pStyle w:val="Caption"/>
        <w:framePr w:hSpace="144" w:vSpace="144" w:wrap="around" w:hAnchor="text" w:xAlign="center" w:yAlign="bottom"/>
        <w:jc w:val="both"/>
        <w:rPr>
          <w:del w:id="409" w:author="Kohwalter" w:date="2013-03-06T18:38:00Z"/>
          <w:rFonts w:cs="Times New Roman"/>
          <w:szCs w:val="16"/>
        </w:rPr>
      </w:pPr>
      <w:bookmarkStart w:id="410" w:name="_Ref341965572"/>
      <w:del w:id="411" w:author="Kohwalter" w:date="2013-03-06T18:38:00Z">
        <w:r w:rsidRPr="008074E8" w:rsidDel="00615BF1">
          <w:rPr>
            <w:rFonts w:cs="Times New Roman"/>
            <w:szCs w:val="16"/>
          </w:rPr>
          <w:delText xml:space="preserve">Figure </w:delText>
        </w:r>
        <w:r w:rsidR="00B27E34" w:rsidRPr="008074E8" w:rsidDel="00615BF1">
          <w:rPr>
            <w:szCs w:val="16"/>
          </w:rPr>
          <w:fldChar w:fldCharType="begin"/>
        </w:r>
        <w:r w:rsidRPr="008074E8" w:rsidDel="00615BF1">
          <w:rPr>
            <w:rFonts w:cs="Times New Roman"/>
            <w:szCs w:val="16"/>
          </w:rPr>
          <w:delInstrText xml:space="preserve"> SEQ Figure \* ARABIC </w:delInstrText>
        </w:r>
        <w:r w:rsidR="00B27E34" w:rsidRPr="008074E8" w:rsidDel="00615BF1">
          <w:rPr>
            <w:szCs w:val="16"/>
          </w:rPr>
          <w:fldChar w:fldCharType="separate"/>
        </w:r>
      </w:del>
      <w:del w:id="412" w:author="Kohwalter" w:date="2013-03-05T17:30:00Z">
        <w:r w:rsidDel="006E6E31">
          <w:rPr>
            <w:rFonts w:cs="Times New Roman"/>
            <w:noProof/>
            <w:szCs w:val="16"/>
          </w:rPr>
          <w:delText>5</w:delText>
        </w:r>
      </w:del>
      <w:del w:id="413" w:author="Kohwalter" w:date="2013-03-06T18:38:00Z">
        <w:r w:rsidR="00B27E34" w:rsidRPr="008074E8" w:rsidDel="00615BF1">
          <w:rPr>
            <w:szCs w:val="16"/>
          </w:rPr>
          <w:fldChar w:fldCharType="end"/>
        </w:r>
        <w:bookmarkEnd w:id="410"/>
        <w:r w:rsidRPr="008074E8" w:rsidDel="00615BF1">
          <w:rPr>
            <w:rFonts w:cs="Times New Roman"/>
            <w:szCs w:val="16"/>
          </w:rPr>
          <w:delText>. Collapsing Nodes: the normal graph, containing an artifact, an agent, and three processes (a) and the grouping of all agent processes with the agent (b).</w:delText>
        </w:r>
      </w:del>
    </w:p>
    <w:p w14:paraId="1787A984" w14:textId="77777777" w:rsidR="00975E62" w:rsidRPr="00975E62" w:rsidRDefault="00975E62" w:rsidP="00BA48DA">
      <w:pPr>
        <w:ind w:firstLine="216"/>
        <w:rPr>
          <w:sz w:val="20"/>
          <w:szCs w:val="20"/>
        </w:rPr>
      </w:pPr>
      <w:proofErr w:type="gramStart"/>
      <w:r w:rsidRPr="00975E62">
        <w:rPr>
          <w:sz w:val="20"/>
          <w:szCs w:val="20"/>
        </w:rPr>
        <w:t>In order to better analyze</w:t>
      </w:r>
      <w:proofErr w:type="gramEnd"/>
      <w:r w:rsidRPr="00975E62">
        <w:rPr>
          <w:sz w:val="20"/>
          <w:szCs w:val="20"/>
        </w:rPr>
        <w:t xml:space="preserve"> graph data, the node filter feature is also available. Since the graph </w:t>
      </w:r>
      <w:proofErr w:type="gramStart"/>
      <w:r w:rsidRPr="00975E62">
        <w:rPr>
          <w:sz w:val="20"/>
          <w:szCs w:val="20"/>
        </w:rPr>
        <w:t>is generated</w:t>
      </w:r>
      <w:proofErr w:type="gramEnd"/>
      <w:r w:rsidRPr="00975E62">
        <w:rPr>
          <w:sz w:val="20"/>
          <w:szCs w:val="20"/>
        </w:rPr>
        <w:t xml:space="preserve"> from collected game date, not all collected information is relevant for every type of analysis. Thus, the provenance graph might contain actions that did not provoke any significant change. These elements act as noise and </w:t>
      </w:r>
      <w:proofErr w:type="gramStart"/>
      <w:r w:rsidRPr="00975E62">
        <w:rPr>
          <w:sz w:val="20"/>
          <w:szCs w:val="20"/>
        </w:rPr>
        <w:t>can be omitted</w:t>
      </w:r>
      <w:proofErr w:type="gramEnd"/>
      <w:r w:rsidRPr="00975E62">
        <w:rPr>
          <w:sz w:val="20"/>
          <w:szCs w:val="20"/>
        </w:rPr>
        <w:t xml:space="preserve"> during analysis. To do this, it is possible to collapse nodes in order to reduce the graph size by changing the information display scale, grouping nearby nodes together and thus changing the graph granulari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w:t>
      </w:r>
      <w:del w:id="414" w:author="Kohwalter" w:date="2013-03-06T18:35:00Z">
        <w:r w:rsidR="00B27E34" w:rsidDel="00615BF1">
          <w:fldChar w:fldCharType="begin"/>
        </w:r>
        <w:r w:rsidR="00DB169A" w:rsidDel="00615BF1">
          <w:delInstrText xml:space="preserve"> REF _Ref341965572 \h  \* MERGEFORMAT </w:delInstrText>
        </w:r>
        <w:r w:rsidR="00B27E34" w:rsidDel="00615BF1">
          <w:fldChar w:fldCharType="separate"/>
        </w:r>
      </w:del>
      <w:del w:id="415" w:author="Kohwalter" w:date="2013-03-05T17:19:00Z">
        <w:r w:rsidR="009A650F" w:rsidRPr="009A650F" w:rsidDel="009A650F">
          <w:rPr>
            <w:sz w:val="20"/>
            <w:szCs w:val="20"/>
          </w:rPr>
          <w:delText xml:space="preserve">Figure </w:delText>
        </w:r>
        <w:r w:rsidR="009A650F" w:rsidRPr="009A650F" w:rsidDel="009A650F">
          <w:rPr>
            <w:noProof/>
            <w:sz w:val="20"/>
            <w:szCs w:val="20"/>
          </w:rPr>
          <w:delText>5</w:delText>
        </w:r>
      </w:del>
      <w:del w:id="416" w:author="Kohwalter" w:date="2013-03-06T18:35:00Z">
        <w:r w:rsidR="00B27E34" w:rsidDel="00615BF1">
          <w:fldChar w:fldCharType="end"/>
        </w:r>
        <w:r w:rsidRPr="00975E62" w:rsidDel="00615BF1">
          <w:rPr>
            <w:sz w:val="20"/>
            <w:szCs w:val="20"/>
          </w:rPr>
          <w:delText xml:space="preserve"> illustrates a collapse by grouping an </w:delText>
        </w:r>
        <w:r w:rsidRPr="00975E62" w:rsidDel="00615BF1">
          <w:rPr>
            <w:i/>
            <w:sz w:val="20"/>
            <w:szCs w:val="20"/>
          </w:rPr>
          <w:delText>agent’s processes</w:delText>
        </w:r>
        <w:r w:rsidRPr="00975E62" w:rsidDel="00615BF1">
          <w:rPr>
            <w:sz w:val="20"/>
            <w:szCs w:val="20"/>
          </w:rPr>
          <w:delText xml:space="preserve"> with the </w:delText>
        </w:r>
        <w:r w:rsidRPr="00975E62" w:rsidDel="00615BF1">
          <w:rPr>
            <w:i/>
            <w:sz w:val="20"/>
            <w:szCs w:val="20"/>
          </w:rPr>
          <w:delText>agent</w:delText>
        </w:r>
        <w:r w:rsidRPr="00975E62" w:rsidDel="00615BF1">
          <w:rPr>
            <w:sz w:val="20"/>
            <w:szCs w:val="20"/>
          </w:rPr>
          <w:delText xml:space="preserve">. Note the node size difference when collapsed. </w:delText>
        </w:r>
      </w:del>
      <w:r w:rsidRPr="00975E62">
        <w:rPr>
          <w:sz w:val="20"/>
          <w:szCs w:val="20"/>
        </w:rPr>
        <w:t xml:space="preserve">Another type of filter present is the edge filter. In the </w:t>
      </w:r>
      <w:proofErr w:type="gramStart"/>
      <w:r w:rsidRPr="00975E62">
        <w:rPr>
          <w:sz w:val="20"/>
          <w:szCs w:val="20"/>
        </w:rPr>
        <w:t>application</w:t>
      </w:r>
      <w:proofErr w:type="gramEnd"/>
      <w:r w:rsidRPr="00975E62">
        <w:rPr>
          <w:sz w:val="20"/>
          <w:szCs w:val="20"/>
        </w:rPr>
        <w:t xml:space="preserve"> it is also possible to filter edges by context and by the type of relationship.</w:t>
      </w:r>
    </w:p>
    <w:p w14:paraId="4A7EE79F" w14:textId="77777777" w:rsidR="00BA48DA" w:rsidRDefault="00975E62" w:rsidP="00BA48DA">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w:t>
      </w:r>
      <w:r w:rsidRPr="00975E62">
        <w:rPr>
          <w:sz w:val="20"/>
          <w:szCs w:val="20"/>
        </w:rPr>
        <w:lastRenderedPageBreak/>
        <w:t xml:space="preserve">values. It uses the traffic light scale </w:t>
      </w:r>
      <w:r w:rsidR="00B27E34" w:rsidRPr="00975E62">
        <w:rPr>
          <w:sz w:val="20"/>
          <w:szCs w:val="20"/>
        </w:rPr>
        <w:fldChar w:fldCharType="begin"/>
      </w:r>
      <w:r w:rsidR="002242DC">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27E34" w:rsidRPr="00975E62">
        <w:rPr>
          <w:sz w:val="20"/>
          <w:szCs w:val="20"/>
        </w:rPr>
        <w:fldChar w:fldCharType="separate"/>
      </w:r>
      <w:r w:rsidR="002242DC" w:rsidRPr="002242DC">
        <w:t>[8]</w:t>
      </w:r>
      <w:r w:rsidR="00B27E34" w:rsidRPr="00975E62">
        <w:rPr>
          <w:sz w:val="20"/>
          <w:szCs w:val="20"/>
        </w:rPr>
        <w:fldChar w:fldCharType="end"/>
      </w:r>
      <w:r w:rsidRPr="00975E62">
        <w:rPr>
          <w:sz w:val="20"/>
          <w:szCs w:val="20"/>
        </w:rPr>
        <w:t xml:space="preserve">, which indicates the status of the variable using red, yellow, or green color. </w:t>
      </w:r>
      <w:commentRangeStart w:id="417"/>
      <w:r w:rsidRPr="00975E62">
        <w:rPr>
          <w:sz w:val="20"/>
          <w:szCs w:val="20"/>
        </w:rPr>
        <w:t xml:space="preserve">As an example, imagine that we desire to analyze the player’s hit points (HP) value throughout the game. When filtered by player’s HP, all nodes that contain a player HP value will have their colors changed according to its value. Activating this type of filter allow the user to see the player’s HP throughout the game, making it easier to identify situations where he might have had trouble (red color). </w:t>
      </w:r>
      <w:commentRangeEnd w:id="417"/>
      <w:r w:rsidR="00F76683">
        <w:rPr>
          <w:rStyle w:val="CommentReference"/>
        </w:rPr>
        <w:commentReference w:id="417"/>
      </w:r>
      <w:r w:rsidRPr="00975E62">
        <w:rPr>
          <w:sz w:val="20"/>
          <w:szCs w:val="20"/>
        </w:rPr>
        <w:t xml:space="preserve">Section </w:t>
      </w:r>
      <w:r w:rsidR="00B27E34">
        <w:rPr>
          <w:sz w:val="20"/>
          <w:szCs w:val="20"/>
        </w:rPr>
        <w:fldChar w:fldCharType="begin"/>
      </w:r>
      <w:r w:rsidR="00051AD9">
        <w:rPr>
          <w:sz w:val="20"/>
          <w:szCs w:val="20"/>
        </w:rPr>
        <w:instrText xml:space="preserve"> REF _Ref350268391 \r \h </w:instrText>
      </w:r>
      <w:r w:rsidR="00B27E34">
        <w:rPr>
          <w:sz w:val="20"/>
          <w:szCs w:val="20"/>
        </w:rPr>
      </w:r>
      <w:r w:rsidR="00B27E34">
        <w:rPr>
          <w:sz w:val="20"/>
          <w:szCs w:val="20"/>
        </w:rPr>
        <w:fldChar w:fldCharType="separate"/>
      </w:r>
      <w:r w:rsidR="00051AD9">
        <w:rPr>
          <w:sz w:val="20"/>
          <w:szCs w:val="20"/>
        </w:rPr>
        <w:t>V</w:t>
      </w:r>
      <w:r w:rsidR="00B27E34">
        <w:rPr>
          <w:sz w:val="20"/>
          <w:szCs w:val="20"/>
        </w:rPr>
        <w:fldChar w:fldCharType="end"/>
      </w:r>
      <w:r w:rsidR="00051AD9">
        <w:rPr>
          <w:sz w:val="20"/>
          <w:szCs w:val="20"/>
        </w:rPr>
        <w:t xml:space="preserve"> </w:t>
      </w:r>
      <w:r w:rsidRPr="00975E62">
        <w:rPr>
          <w:sz w:val="20"/>
          <w:szCs w:val="20"/>
        </w:rPr>
        <w:t>provides more examples of those features</w:t>
      </w:r>
      <w:del w:id="418" w:author="Kohwalter" w:date="2013-03-06T19:24:00Z">
        <w:r w:rsidRPr="00975E62" w:rsidDel="00410B45">
          <w:rPr>
            <w:sz w:val="20"/>
            <w:szCs w:val="20"/>
          </w:rPr>
          <w:delText xml:space="preserve"> used for analysis</w:delText>
        </w:r>
      </w:del>
      <w:r w:rsidRPr="00975E62">
        <w:rPr>
          <w:sz w:val="20"/>
          <w:szCs w:val="20"/>
        </w:rPr>
        <w:t>.</w:t>
      </w:r>
    </w:p>
    <w:p w14:paraId="0188A139" w14:textId="77777777" w:rsidR="00BA48DA" w:rsidRDefault="00975E62" w:rsidP="00BA48DA">
      <w:pPr>
        <w:ind w:firstLine="216"/>
        <w:rPr>
          <w:sz w:val="20"/>
          <w:szCs w:val="20"/>
        </w:rPr>
      </w:pPr>
      <w:r w:rsidRPr="00975E62">
        <w:rPr>
          <w:sz w:val="20"/>
          <w:szCs w:val="20"/>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w:t>
      </w:r>
      <w:proofErr w:type="gramStart"/>
      <w:r w:rsidRPr="00975E62">
        <w:rPr>
          <w:sz w:val="20"/>
          <w:szCs w:val="20"/>
        </w:rPr>
        <w:t>can be omitted in the graph or grouped together by features presented in the application</w:t>
      </w:r>
      <w:proofErr w:type="gramEnd"/>
      <w:r w:rsidRPr="00975E62">
        <w:rPr>
          <w:sz w:val="20"/>
          <w:szCs w:val="20"/>
        </w:rPr>
        <w:t xml:space="preserve">. </w:t>
      </w:r>
    </w:p>
    <w:p w14:paraId="719DAEBE" w14:textId="77777777" w:rsidR="00BA48DA" w:rsidRDefault="00975E62" w:rsidP="00BA48DA">
      <w:pPr>
        <w:ind w:firstLine="216"/>
        <w:rPr>
          <w:sz w:val="20"/>
          <w:szCs w:val="20"/>
        </w:rPr>
      </w:pPr>
      <w:r w:rsidRPr="00975E62">
        <w:rPr>
          <w:sz w:val="20"/>
          <w:szCs w:val="20"/>
        </w:rPr>
        <w:t xml:space="preserve">As an example, suppose the player is in combat with an enemy and only after a few rounds it falls under the player's attacks. With the framework proposed in </w:t>
      </w:r>
      <w:r w:rsidR="00B27E34" w:rsidRPr="00975E62">
        <w:rPr>
          <w:sz w:val="20"/>
          <w:szCs w:val="20"/>
        </w:rPr>
        <w:fldChar w:fldCharType="begin"/>
      </w:r>
      <w:r w:rsidR="002242DC">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every interaction creates a node to represent the action taken by the player, which is attacking the enemy. This may generate data that is unnecessary for analysis, so it is possible to reduce all the individual attack nodes to simply one node. Another case could consist in a combat that does not generate any impact in the story outcome. In this case, it </w:t>
      </w:r>
      <w:proofErr w:type="gramStart"/>
      <w:r w:rsidRPr="00975E62">
        <w:rPr>
          <w:sz w:val="20"/>
          <w:szCs w:val="20"/>
        </w:rPr>
        <w:t>could be completely omitted</w:t>
      </w:r>
      <w:proofErr w:type="gramEnd"/>
      <w:r w:rsidRPr="00975E62">
        <w:rPr>
          <w:sz w:val="20"/>
          <w:szCs w:val="20"/>
        </w:rPr>
        <w:t xml:space="preserve">. </w:t>
      </w:r>
    </w:p>
    <w:p w14:paraId="4945A137" w14:textId="77777777" w:rsidR="00BA48DA" w:rsidRDefault="00975E62" w:rsidP="00BA48DA">
      <w:pPr>
        <w:ind w:firstLine="216"/>
        <w:rPr>
          <w:sz w:val="20"/>
          <w:szCs w:val="20"/>
        </w:rPr>
      </w:pPr>
      <w:r w:rsidRPr="00975E62">
        <w:rPr>
          <w:sz w:val="20"/>
          <w:szCs w:val="20"/>
        </w:rPr>
        <w:t xml:space="preserve">However, the player could have made other actions against the enemy, which are also considered as forms of attack, such as casting a spell, a special attack maneuver, or even healing himself in order to survive. These actions </w:t>
      </w:r>
      <w:proofErr w:type="gramStart"/>
      <w:r w:rsidRPr="00975E62">
        <w:rPr>
          <w:sz w:val="20"/>
          <w:szCs w:val="20"/>
        </w:rPr>
        <w:t>are not duplicated</w:t>
      </w:r>
      <w:proofErr w:type="gramEnd"/>
      <w:r w:rsidRPr="00975E62">
        <w:rPr>
          <w:sz w:val="20"/>
          <w:szCs w:val="20"/>
        </w:rPr>
        <w:t xml:space="preserve">, but can still be encapsulated for a general analysis, and, if necessary, expanded for a detailed analysis. Note that all collected information is preserved and the only change made is on how it </w:t>
      </w:r>
      <w:proofErr w:type="gramStart"/>
      <w:r w:rsidRPr="00975E62">
        <w:rPr>
          <w:sz w:val="20"/>
          <w:szCs w:val="20"/>
        </w:rPr>
        <w:t>is displayed</w:t>
      </w:r>
      <w:proofErr w:type="gramEnd"/>
      <w:r w:rsidRPr="00975E62">
        <w:rPr>
          <w:sz w:val="20"/>
          <w:szCs w:val="20"/>
        </w:rPr>
        <w:t xml:space="preserve">. </w:t>
      </w:r>
    </w:p>
    <w:p w14:paraId="0F469978" w14:textId="77777777" w:rsidR="00BA48DA" w:rsidRDefault="00975E62" w:rsidP="00BA48DA">
      <w:pPr>
        <w:ind w:firstLine="216"/>
        <w:rPr>
          <w:sz w:val="20"/>
          <w:szCs w:val="20"/>
        </w:rPr>
      </w:pPr>
      <w:r w:rsidRPr="00975E62">
        <w:rPr>
          <w:sz w:val="20"/>
          <w:szCs w:val="20"/>
        </w:rPr>
        <w:t xml:space="preserve">Since provenance </w:t>
      </w:r>
      <w:proofErr w:type="gramStart"/>
      <w:r w:rsidRPr="00975E62">
        <w:rPr>
          <w:sz w:val="20"/>
          <w:szCs w:val="20"/>
        </w:rPr>
        <w:t>is analyzed</w:t>
      </w:r>
      <w:proofErr w:type="gramEnd"/>
      <w:r w:rsidRPr="00975E62">
        <w:rPr>
          <w:sz w:val="20"/>
          <w:szCs w:val="20"/>
        </w:rPr>
        <w:t xml:space="preserve">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nodes for analysis, allowing the player to identify important facts that influenced the combat outcome. </w:t>
      </w:r>
    </w:p>
    <w:p w14:paraId="227A45F2" w14:textId="77777777" w:rsidR="00975E62" w:rsidRPr="00975E62" w:rsidRDefault="00975E62" w:rsidP="00BA48DA">
      <w:pPr>
        <w:ind w:firstLine="216"/>
        <w:rPr>
          <w:sz w:val="20"/>
          <w:szCs w:val="20"/>
        </w:rPr>
      </w:pPr>
      <w:r w:rsidRPr="00975E62">
        <w:rPr>
          <w:sz w:val="20"/>
          <w:szCs w:val="20"/>
        </w:rPr>
        <w:t xml:space="preserve">Note however that </w:t>
      </w:r>
      <w:r w:rsidRPr="00F80D29">
        <w:rPr>
          <w:i/>
          <w:sz w:val="20"/>
          <w:szCs w:val="20"/>
        </w:rPr>
        <w:t>Proof Viewer</w:t>
      </w:r>
      <w:r w:rsidRPr="00975E62">
        <w:rPr>
          <w:sz w:val="20"/>
          <w:szCs w:val="20"/>
        </w:rPr>
        <w:t xml:space="preserve">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B27E34" w:rsidRPr="00975E62">
        <w:rPr>
          <w:sz w:val="20"/>
          <w:szCs w:val="20"/>
        </w:rPr>
        <w:fldChar w:fldCharType="begin"/>
      </w:r>
      <w:r w:rsidR="002242DC">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B27E34" w:rsidRPr="00975E62">
        <w:rPr>
          <w:sz w:val="20"/>
          <w:szCs w:val="20"/>
        </w:rPr>
        <w:fldChar w:fldCharType="separate"/>
      </w:r>
      <w:r w:rsidR="002242DC" w:rsidRPr="002242DC">
        <w:t>[4, 6, 9, 12, 24]</w:t>
      </w:r>
      <w:r w:rsidR="00B27E34" w:rsidRPr="00975E62">
        <w:rPr>
          <w:sz w:val="20"/>
          <w:szCs w:val="20"/>
        </w:rPr>
        <w:fldChar w:fldCharType="end"/>
      </w:r>
      <w:r w:rsidRPr="00975E62">
        <w:rPr>
          <w:sz w:val="20"/>
          <w:szCs w:val="20"/>
        </w:rPr>
        <w:t xml:space="preserve">. </w:t>
      </w:r>
    </w:p>
    <w:p w14:paraId="47DA14FA" w14:textId="77777777" w:rsidR="00975E62" w:rsidRPr="00975E62" w:rsidRDefault="00A03E84" w:rsidP="00A03E84">
      <w:pPr>
        <w:pStyle w:val="Heading1"/>
      </w:pPr>
      <w:bookmarkStart w:id="419" w:name="_Ref350268391"/>
      <w:commentRangeStart w:id="420"/>
      <w:r>
        <w:lastRenderedPageBreak/>
        <w:t>Usage Example</w:t>
      </w:r>
      <w:bookmarkEnd w:id="419"/>
      <w:commentRangeEnd w:id="420"/>
      <w:r w:rsidR="00F76683">
        <w:rPr>
          <w:rStyle w:val="CommentReference"/>
          <w:smallCaps w:val="0"/>
          <w:noProof w:val="0"/>
        </w:rPr>
        <w:commentReference w:id="420"/>
      </w:r>
    </w:p>
    <w:p w14:paraId="1463A047" w14:textId="77777777" w:rsidR="00975E62" w:rsidRPr="00975E62" w:rsidRDefault="00975E62" w:rsidP="00BA48DA">
      <w:pPr>
        <w:ind w:firstLine="216"/>
        <w:rPr>
          <w:sz w:val="20"/>
          <w:szCs w:val="20"/>
        </w:rPr>
      </w:pPr>
      <w:r w:rsidRPr="00975E62">
        <w:rPr>
          <w:sz w:val="20"/>
          <w:szCs w:val="20"/>
        </w:rPr>
        <w:t xml:space="preserve">We instantiated this provenance analysis infrastructure, which uses the proposed framework presented in </w:t>
      </w:r>
      <w:r w:rsidR="00B27E34" w:rsidRPr="00975E62">
        <w:rPr>
          <w:sz w:val="20"/>
          <w:szCs w:val="20"/>
        </w:rPr>
        <w:fldChar w:fldCharType="begin"/>
      </w:r>
      <w:r w:rsidR="002242DC">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27E34" w:rsidRPr="00975E62">
        <w:rPr>
          <w:sz w:val="20"/>
          <w:szCs w:val="20"/>
        </w:rPr>
        <w:fldChar w:fldCharType="separate"/>
      </w:r>
      <w:r w:rsidR="002242DC" w:rsidRPr="002242DC">
        <w:t>[15]</w:t>
      </w:r>
      <w:r w:rsidR="00B27E34"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ument to better support knowledge acquisition, allowing the possibility of tracking mistakes made during a game session.</w:t>
      </w:r>
    </w:p>
    <w:p w14:paraId="4D087505" w14:textId="77777777" w:rsidR="00BA48DA" w:rsidRDefault="00975E62" w:rsidP="00BA48DA">
      <w:pPr>
        <w:ind w:firstLine="216"/>
        <w:rPr>
          <w:sz w:val="20"/>
          <w:szCs w:val="20"/>
        </w:rPr>
      </w:pPr>
      <w:r w:rsidRPr="00975E62">
        <w:rPr>
          <w:sz w:val="20"/>
          <w:szCs w:val="20"/>
        </w:rPr>
        <w:t>In SDM</w:t>
      </w:r>
      <w:r w:rsidR="00E715DC">
        <w:rPr>
          <w:sz w:val="20"/>
          <w:szCs w:val="20"/>
        </w:rPr>
        <w:t xml:space="preserve"> </w:t>
      </w:r>
      <w:del w:id="422" w:author="Kohwalter" w:date="2013-03-06T17:21:00Z">
        <w:r w:rsidRPr="00975E62" w:rsidDel="00E715DC">
          <w:rPr>
            <w:sz w:val="20"/>
            <w:szCs w:val="20"/>
          </w:rPr>
          <w:delText xml:space="preserve">, which was developed using the game engine Unity3D </w:delText>
        </w:r>
        <w:r w:rsidR="00B27E34" w:rsidRPr="00975E62" w:rsidDel="00E715DC">
          <w:rPr>
            <w:sz w:val="20"/>
            <w:szCs w:val="20"/>
          </w:rPr>
          <w:fldChar w:fldCharType="begin"/>
        </w:r>
        <w:r w:rsidRPr="00975E62" w:rsidDel="00E715DC">
          <w:rPr>
            <w:sz w:val="20"/>
            <w:szCs w:val="20"/>
          </w:rPr>
          <w:delInstrText xml:space="preserve"> ADDIN ZOTERO_ITEM CSL_CITATION {"citationID":"to5I9ZBz","properties":{"formattedCitation":"[27]","plainCitation":"[27]"},"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delInstrText>
        </w:r>
        <w:r w:rsidR="00B27E34" w:rsidRPr="00975E62" w:rsidDel="00E715DC">
          <w:rPr>
            <w:sz w:val="20"/>
            <w:szCs w:val="20"/>
          </w:rPr>
          <w:fldChar w:fldCharType="separate"/>
        </w:r>
        <w:r w:rsidRPr="00975E62" w:rsidDel="00E715DC">
          <w:rPr>
            <w:sz w:val="20"/>
            <w:szCs w:val="20"/>
          </w:rPr>
          <w:delText>[27]</w:delText>
        </w:r>
        <w:r w:rsidR="00B27E34" w:rsidRPr="00975E62" w:rsidDel="00E715DC">
          <w:rPr>
            <w:sz w:val="20"/>
            <w:szCs w:val="20"/>
          </w:rPr>
          <w:fldChar w:fldCharType="end"/>
        </w:r>
        <w:r w:rsidRPr="00975E62" w:rsidDel="00E715DC">
          <w:rPr>
            <w:sz w:val="20"/>
            <w:szCs w:val="20"/>
          </w:rPr>
          <w:delText xml:space="preserve"> and had some elements influenced by </w:delText>
        </w:r>
        <w:r w:rsidR="00B27E34" w:rsidRPr="00975E62" w:rsidDel="00E715DC">
          <w:rPr>
            <w:sz w:val="20"/>
            <w:szCs w:val="20"/>
          </w:rPr>
          <w:fldChar w:fldCharType="begin"/>
        </w:r>
        <w:r w:rsidRPr="00975E62" w:rsidDel="00E715DC">
          <w:rPr>
            <w:sz w:val="20"/>
            <w:szCs w:val="20"/>
          </w:rPr>
          <w:del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date-parts":[[2010]]},"accessed":{"date-parts":[[2011,5,5]]}}}],"schema":"https://github.com/citation-style-language/schema/raw/master/csl-citation.json"} </w:delInstrText>
        </w:r>
        <w:r w:rsidR="00B27E34" w:rsidRPr="00975E62" w:rsidDel="00E715DC">
          <w:rPr>
            <w:sz w:val="20"/>
            <w:szCs w:val="20"/>
          </w:rPr>
          <w:fldChar w:fldCharType="separate"/>
        </w:r>
        <w:r w:rsidRPr="00975E62" w:rsidDel="00E715DC">
          <w:rPr>
            <w:sz w:val="20"/>
            <w:szCs w:val="20"/>
          </w:rPr>
          <w:delText>[3]</w:delText>
        </w:r>
        <w:r w:rsidR="00B27E34" w:rsidRPr="00975E62" w:rsidDel="00E715DC">
          <w:rPr>
            <w:sz w:val="20"/>
            <w:szCs w:val="20"/>
          </w:rPr>
          <w:fldChar w:fldCharType="end"/>
        </w:r>
        <w:r w:rsidRPr="00975E62" w:rsidDel="00E715DC">
          <w:rPr>
            <w:sz w:val="20"/>
            <w:szCs w:val="20"/>
          </w:rPr>
          <w:delText xml:space="preserve">, </w:delText>
        </w:r>
      </w:del>
      <w:r w:rsidRPr="00975E62">
        <w:rPr>
          <w:sz w:val="20"/>
          <w:szCs w:val="20"/>
        </w:rPr>
        <w:t xml:space="preserve">the player has a team of employees that are used to develop software according to contracts made with customers. The gameplay and game mechanics </w:t>
      </w:r>
      <w:proofErr w:type="gramStart"/>
      <w:r w:rsidRPr="00975E62">
        <w:rPr>
          <w:sz w:val="20"/>
          <w:szCs w:val="20"/>
        </w:rPr>
        <w:t>are modeled</w:t>
      </w:r>
      <w:proofErr w:type="gramEnd"/>
      <w:r w:rsidRPr="00975E62">
        <w:rPr>
          <w:sz w:val="20"/>
          <w:szCs w:val="20"/>
        </w:rPr>
        <w:t xml:space="preserve"> presenting possibilities to the player to decide strategies for development and define the roles for each staff member. As in any contract, the software has requirements that </w:t>
      </w:r>
      <w:proofErr w:type="gramStart"/>
      <w:r w:rsidRPr="00975E62">
        <w:rPr>
          <w:sz w:val="20"/>
          <w:szCs w:val="20"/>
        </w:rPr>
        <w:t>must be followed</w:t>
      </w:r>
      <w:proofErr w:type="gramEnd"/>
      <w:r w:rsidRPr="00975E62">
        <w:rPr>
          <w:sz w:val="20"/>
          <w:szCs w:val="20"/>
        </w:rPr>
        <w:t xml:space="preserve"> during development. From a gameplay point of view, these requirements help to balance the mechanics and rules. When the software </w:t>
      </w:r>
      <w:proofErr w:type="gramStart"/>
      <w:r w:rsidRPr="00975E62">
        <w:rPr>
          <w:sz w:val="20"/>
          <w:szCs w:val="20"/>
        </w:rPr>
        <w:t>is completed and delivered to the customer,</w:t>
      </w:r>
      <w:proofErr w:type="gramEnd"/>
      <w:r w:rsidRPr="00975E62">
        <w:rPr>
          <w:sz w:val="20"/>
          <w:szCs w:val="20"/>
        </w:rPr>
        <w:t xml:space="preserve"> there is a quality assessment of the software and a project completion payment accordingly to the product quality.</w:t>
      </w:r>
    </w:p>
    <w:p w14:paraId="587E279E" w14:textId="77777777" w:rsidR="009A650F" w:rsidRPr="00975E62" w:rsidDel="009A650F" w:rsidRDefault="001E69C2" w:rsidP="009A650F">
      <w:pPr>
        <w:keepNext/>
        <w:framePr w:hSpace="187" w:vSpace="144" w:wrap="around" w:hAnchor="text" w:xAlign="center" w:yAlign="bottom"/>
        <w:jc w:val="center"/>
        <w:rPr>
          <w:del w:id="423" w:author="Kohwalter" w:date="2013-03-05T17:19:00Z"/>
          <w:sz w:val="20"/>
          <w:szCs w:val="20"/>
        </w:rPr>
      </w:pPr>
      <w:del w:id="424" w:author="Kohwalter" w:date="2013-03-05T17:19:00Z">
        <w:r w:rsidRPr="00651E9B">
          <w:rPr>
            <w:noProof/>
            <w:sz w:val="20"/>
            <w:szCs w:val="20"/>
          </w:rPr>
          <w:drawing>
            <wp:inline distT="0" distB="0" distL="0" distR="0" wp14:anchorId="3766AF02" wp14:editId="79549F56">
              <wp:extent cx="2015696" cy="2175191"/>
              <wp:effectExtent l="19050" t="0" r="3604"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del>
    </w:p>
    <w:p w14:paraId="7AC2BA54" w14:textId="77777777" w:rsidR="009A650F" w:rsidRPr="008074E8" w:rsidDel="009A650F" w:rsidRDefault="009A650F" w:rsidP="009A650F">
      <w:pPr>
        <w:pStyle w:val="Caption"/>
        <w:framePr w:hSpace="187" w:vSpace="144" w:wrap="around" w:hAnchor="text" w:xAlign="center" w:yAlign="bottom"/>
        <w:rPr>
          <w:del w:id="425" w:author="Kohwalter" w:date="2013-03-05T17:19:00Z"/>
          <w:rFonts w:cs="Times New Roman"/>
          <w:szCs w:val="16"/>
        </w:rPr>
      </w:pPr>
      <w:bookmarkStart w:id="426" w:name="_Ref341624046"/>
      <w:del w:id="427" w:author="Kohwalter" w:date="2013-03-05T17:19: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Del="009A650F">
          <w:rPr>
            <w:rFonts w:cs="Times New Roman"/>
            <w:noProof/>
            <w:szCs w:val="16"/>
          </w:rPr>
          <w:delText>6</w:delText>
        </w:r>
        <w:r w:rsidR="00B27E34" w:rsidRPr="008074E8" w:rsidDel="009A650F">
          <w:rPr>
            <w:bCs w:val="0"/>
            <w:szCs w:val="16"/>
          </w:rPr>
          <w:fldChar w:fldCharType="end"/>
        </w:r>
        <w:bookmarkEnd w:id="426"/>
        <w:r w:rsidRPr="008074E8" w:rsidDel="009A650F">
          <w:rPr>
            <w:rFonts w:cs="Times New Roman"/>
            <w:szCs w:val="16"/>
          </w:rPr>
          <w:delText>. SDM's simplified class diagram.</w:delText>
        </w:r>
      </w:del>
    </w:p>
    <w:p w14:paraId="1B7311DE" w14:textId="77777777" w:rsidR="00BA48DA" w:rsidDel="00625DAD" w:rsidRDefault="00975E62" w:rsidP="00BA48DA">
      <w:pPr>
        <w:ind w:firstLine="216"/>
        <w:rPr>
          <w:del w:id="428" w:author="Kohwalter" w:date="2013-03-05T17:20:00Z"/>
          <w:sz w:val="20"/>
          <w:szCs w:val="20"/>
        </w:rPr>
      </w:pPr>
      <w:del w:id="429" w:author="Kohwalter" w:date="2013-03-05T17:20:00Z">
        <w:r w:rsidRPr="00975E62" w:rsidDel="00625DAD">
          <w:rPr>
            <w:sz w:val="20"/>
            <w:szCs w:val="20"/>
          </w:rPr>
          <w:delText xml:space="preserve">Since SDM focuses in people management, the main elements of the game are employees, which represent the player’s labor force. Employees can perform different roles (analyst, architect, manager, marketing, programmer, and tester), which uses employee’s attributes to calculate his performanc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delText>
        </w:r>
      </w:del>
      <w:del w:id="430" w:author="Kohwalter" w:date="2013-03-05T17:19:00Z">
        <w:r w:rsidR="00B27E34" w:rsidRPr="00975E62" w:rsidDel="009A650F">
          <w:rPr>
            <w:sz w:val="20"/>
            <w:szCs w:val="20"/>
          </w:rPr>
          <w:fldChar w:fldCharType="begin"/>
        </w:r>
        <w:r w:rsidRPr="00975E62" w:rsidDel="009A650F">
          <w:rPr>
            <w:sz w:val="20"/>
            <w:szCs w:val="20"/>
          </w:rPr>
          <w:delInstrText xml:space="preserve"> REF _Ref341624046 \h  \* MERGEFORMAT </w:delInstrText>
        </w:r>
        <w:r w:rsidR="00B27E34" w:rsidRPr="00975E62" w:rsidDel="009A650F">
          <w:rPr>
            <w:sz w:val="20"/>
            <w:szCs w:val="20"/>
          </w:rPr>
        </w:r>
        <w:r w:rsidR="00B27E34" w:rsidRPr="00975E62" w:rsidDel="009A650F">
          <w:rPr>
            <w:sz w:val="20"/>
            <w:szCs w:val="20"/>
          </w:rPr>
          <w:fldChar w:fldCharType="separate"/>
        </w:r>
        <w:r w:rsidR="009A650F" w:rsidRPr="009A650F" w:rsidDel="009A650F">
          <w:rPr>
            <w:sz w:val="20"/>
            <w:szCs w:val="20"/>
          </w:rPr>
          <w:delText xml:space="preserve">Figure </w:delText>
        </w:r>
        <w:r w:rsidR="009A650F" w:rsidRPr="009A650F" w:rsidDel="009A650F">
          <w:rPr>
            <w:noProof/>
            <w:sz w:val="20"/>
            <w:szCs w:val="20"/>
          </w:rPr>
          <w:delText>6</w:delText>
        </w:r>
        <w:r w:rsidR="00B27E34" w:rsidRPr="00975E62" w:rsidDel="009A650F">
          <w:rPr>
            <w:sz w:val="20"/>
            <w:szCs w:val="20"/>
          </w:rPr>
          <w:fldChar w:fldCharType="end"/>
        </w:r>
        <w:r w:rsidRPr="00975E62" w:rsidDel="009A650F">
          <w:rPr>
            <w:sz w:val="20"/>
            <w:szCs w:val="20"/>
          </w:rPr>
          <w:delText xml:space="preserve"> shows a simplified version of SDM’s class diagram focusing on the employee, showing his human attributes, types of specializations, the possibility of training to acquire specializations, and how an employee is affect by other employees that belong to the staff team. It also illustrates the project, its characteristics and requirements. </w:delText>
        </w:r>
      </w:del>
      <w:del w:id="431" w:author="Kohwalter" w:date="2013-03-05T17:20:00Z">
        <w:r w:rsidRPr="00975E62" w:rsidDel="00625DAD">
          <w:rPr>
            <w:sz w:val="20"/>
            <w:szCs w:val="20"/>
          </w:rPr>
          <w:delText xml:space="preserve">We included in </w:delText>
        </w:r>
        <w:r w:rsidR="00B27E34" w:rsidRPr="00975E62" w:rsidDel="00625DAD">
          <w:rPr>
            <w:sz w:val="20"/>
            <w:szCs w:val="20"/>
          </w:rPr>
          <w:fldChar w:fldCharType="begin"/>
        </w:r>
        <w:r w:rsidRPr="00975E62" w:rsidDel="00625DAD">
          <w:rPr>
            <w:sz w:val="20"/>
            <w:szCs w:val="20"/>
          </w:rPr>
          <w:delInstrText xml:space="preserve"> ADDIN ZOTERO_ITEM CSL_CITATION {"citationID":"anyOmEuU","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B27E34" w:rsidRPr="00975E62" w:rsidDel="00625DAD">
          <w:rPr>
            <w:sz w:val="20"/>
            <w:szCs w:val="20"/>
          </w:rPr>
          <w:fldChar w:fldCharType="separate"/>
        </w:r>
        <w:r w:rsidRPr="00975E62" w:rsidDel="00625DAD">
          <w:rPr>
            <w:sz w:val="20"/>
            <w:szCs w:val="20"/>
          </w:rPr>
          <w:delText>[17]</w:delText>
        </w:r>
        <w:r w:rsidR="00B27E34" w:rsidRPr="00975E62" w:rsidDel="00625DAD">
          <w:rPr>
            <w:sz w:val="20"/>
            <w:szCs w:val="20"/>
          </w:rPr>
          <w:fldChar w:fldCharType="end"/>
        </w:r>
        <w:r w:rsidRPr="00975E62" w:rsidDel="00625DAD">
          <w:rPr>
            <w:sz w:val="20"/>
            <w:szCs w:val="20"/>
          </w:rPr>
          <w:delText xml:space="preserve"> different changes in the game, introducing new concepts and expanding employee behaviors and actions, including some significant role responsibilities changes. </w:delText>
        </w:r>
      </w:del>
    </w:p>
    <w:p w14:paraId="2881341D" w14:textId="77777777" w:rsidR="00975E62" w:rsidRPr="00975E62" w:rsidDel="009A650F" w:rsidRDefault="00B27E34" w:rsidP="00BA48DA">
      <w:pPr>
        <w:ind w:firstLine="216"/>
        <w:rPr>
          <w:del w:id="432" w:author="Kohwalter" w:date="2013-03-05T17:12:00Z"/>
          <w:sz w:val="20"/>
          <w:szCs w:val="20"/>
        </w:rPr>
      </w:pPr>
      <w:del w:id="433" w:author="Kohwalter" w:date="2013-03-05T17:12:00Z">
        <w:r w:rsidRPr="00975E62" w:rsidDel="009A650F">
          <w:rPr>
            <w:sz w:val="20"/>
            <w:szCs w:val="20"/>
          </w:rPr>
          <w:fldChar w:fldCharType="begin"/>
        </w:r>
        <w:r w:rsidR="00975E62" w:rsidRPr="00975E62" w:rsidDel="009A650F">
          <w:rPr>
            <w:sz w:val="20"/>
            <w:szCs w:val="20"/>
          </w:rPr>
          <w:delInstrText xml:space="preserve"> REF _Ref341624199 \h  \* MERGEFORMAT </w:delInstrText>
        </w:r>
        <w:r w:rsidRPr="00975E62" w:rsidDel="009A650F">
          <w:rPr>
            <w:sz w:val="20"/>
            <w:szCs w:val="20"/>
          </w:rPr>
        </w:r>
        <w:r w:rsidRPr="00975E62" w:rsidDel="009A650F">
          <w:rPr>
            <w:sz w:val="20"/>
            <w:szCs w:val="20"/>
          </w:rPr>
          <w:fldChar w:fldCharType="separate"/>
        </w:r>
        <w:r w:rsidR="00975E62" w:rsidRPr="00975E62" w:rsidDel="009A650F">
          <w:rPr>
            <w:sz w:val="20"/>
            <w:szCs w:val="20"/>
          </w:rPr>
          <w:delText xml:space="preserve">Figure </w:delText>
        </w:r>
        <w:r w:rsidR="00975E62" w:rsidRPr="00975E62" w:rsidDel="009A650F">
          <w:rPr>
            <w:noProof/>
            <w:sz w:val="20"/>
            <w:szCs w:val="20"/>
          </w:rPr>
          <w:delText>8</w:delText>
        </w:r>
        <w:r w:rsidRPr="00975E62" w:rsidDel="009A650F">
          <w:rPr>
            <w:sz w:val="20"/>
            <w:szCs w:val="20"/>
          </w:rPr>
          <w:fldChar w:fldCharType="end"/>
        </w:r>
        <w:r w:rsidR="00975E62" w:rsidRPr="00975E62" w:rsidDel="009A650F">
          <w:rPr>
            <w:sz w:val="20"/>
            <w:szCs w:val="20"/>
          </w:rPr>
          <w:delText xml:space="preserve"> illustrates new tasks available for each role. Programmers are now responsible for the software evolution and repair. Architects create prototypes to aid the analyst during elicitation as well as generate test cases. Analysts write specification and generate test cases. Lastly, the manager had his aiding task divided into three different types.</w:delText>
        </w:r>
      </w:del>
    </w:p>
    <w:p w14:paraId="7FB8F46E" w14:textId="77777777" w:rsidR="00975E62" w:rsidRPr="00A03E84" w:rsidRDefault="00975E62" w:rsidP="00A03E84">
      <w:pPr>
        <w:pStyle w:val="Heading2"/>
      </w:pPr>
      <w:r w:rsidRPr="00A03E84">
        <w:t>Information Storage</w:t>
      </w:r>
    </w:p>
    <w:p w14:paraId="75860D21" w14:textId="77777777" w:rsidR="00975E62" w:rsidRPr="00975E62" w:rsidRDefault="00975E62" w:rsidP="00BA48DA">
      <w:pPr>
        <w:ind w:firstLine="216"/>
        <w:rPr>
          <w:sz w:val="20"/>
          <w:szCs w:val="20"/>
        </w:rPr>
      </w:pPr>
      <w:r w:rsidRPr="00975E62">
        <w:rPr>
          <w:sz w:val="20"/>
          <w:szCs w:val="20"/>
        </w:rPr>
        <w:t xml:space="preserve">The information structure used on SDM is similar to the one explained in </w:t>
      </w:r>
      <w:r w:rsidR="00B27E34" w:rsidRPr="00975E62">
        <w:rPr>
          <w:sz w:val="20"/>
          <w:szCs w:val="20"/>
        </w:rPr>
        <w:fldChar w:fldCharType="begin"/>
      </w:r>
      <w:r w:rsidR="002242DC">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s such, each project contains a list of employees that were involved in its development. Each employee has a list of actions executed as well as links to other actions in case of external influences. Throughout the game, when actions </w:t>
      </w:r>
      <w:proofErr w:type="gramStart"/>
      <w:r w:rsidRPr="00975E62">
        <w:rPr>
          <w:sz w:val="20"/>
          <w:szCs w:val="20"/>
        </w:rPr>
        <w:t>are executed</w:t>
      </w:r>
      <w:proofErr w:type="gramEnd"/>
      <w:r w:rsidRPr="00975E62">
        <w:rPr>
          <w:sz w:val="20"/>
          <w:szCs w:val="20"/>
        </w:rPr>
        <w:t>,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xml:space="preserve">), the collected information is mapped to each type, according to the data model explained in </w:t>
      </w:r>
      <w:r w:rsidR="00B27E34" w:rsidRPr="00975E62">
        <w:rPr>
          <w:sz w:val="20"/>
          <w:szCs w:val="20"/>
        </w:rPr>
        <w:fldChar w:fldCharType="begin"/>
      </w:r>
      <w:r w:rsidR="002242DC">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nd illustrated by </w:t>
      </w:r>
      <w:r w:rsidR="0000562F">
        <w:fldChar w:fldCharType="begin"/>
      </w:r>
      <w:r w:rsidR="0000562F">
        <w:instrText xml:space="preserve"> REF _Ref341623250 \h  \* MERGEFORMAT </w:instrText>
      </w:r>
      <w:r w:rsidR="0000562F">
        <w:fldChar w:fldCharType="separate"/>
      </w:r>
      <w:r w:rsidR="00410B45" w:rsidRPr="00410B45">
        <w:rPr>
          <w:sz w:val="20"/>
          <w:szCs w:val="20"/>
        </w:rPr>
        <w:t>Figure 1</w:t>
      </w:r>
      <w:r w:rsidR="0000562F">
        <w:fldChar w:fldCharType="end"/>
      </w:r>
      <w:r w:rsidRPr="00975E62">
        <w:rPr>
          <w:sz w:val="20"/>
          <w:szCs w:val="20"/>
        </w:rPr>
        <w:t>. Each node contains different information according to its type.</w:t>
      </w:r>
    </w:p>
    <w:p w14:paraId="32B29DDB" w14:textId="77777777" w:rsidR="008074E8" w:rsidRPr="00975E62" w:rsidDel="009A650F" w:rsidRDefault="001E69C2" w:rsidP="008074E8">
      <w:pPr>
        <w:keepNext/>
        <w:framePr w:hSpace="144" w:vSpace="144" w:wrap="around" w:vAnchor="page" w:hAnchor="page" w:x="6352" w:y="9796"/>
        <w:jc w:val="center"/>
        <w:rPr>
          <w:del w:id="434" w:author="Kohwalter" w:date="2013-03-05T17:12:00Z"/>
          <w:sz w:val="20"/>
          <w:szCs w:val="20"/>
        </w:rPr>
      </w:pPr>
      <w:del w:id="435" w:author="Kohwalter" w:date="2013-03-05T17:12:00Z">
        <w:r>
          <w:rPr>
            <w:noProof/>
            <w:sz w:val="20"/>
            <w:szCs w:val="20"/>
            <w:rPrChange w:id="436">
              <w:rPr>
                <w:noProof/>
              </w:rPr>
            </w:rPrChange>
          </w:rPr>
          <w:drawing>
            <wp:inline distT="0" distB="0" distL="0" distR="0" wp14:anchorId="3E71AE9D" wp14:editId="2A4486FE">
              <wp:extent cx="2357620" cy="2677297"/>
              <wp:effectExtent l="19050" t="0" r="458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357620" cy="2677297"/>
                      </a:xfrm>
                      <a:prstGeom prst="rect">
                        <a:avLst/>
                      </a:prstGeom>
                      <a:noFill/>
                      <a:ln w="9525">
                        <a:noFill/>
                        <a:miter lim="800000"/>
                        <a:headEnd/>
                        <a:tailEnd/>
                      </a:ln>
                    </pic:spPr>
                  </pic:pic>
                </a:graphicData>
              </a:graphic>
            </wp:inline>
          </w:drawing>
        </w:r>
      </w:del>
    </w:p>
    <w:p w14:paraId="095E9F92" w14:textId="77777777" w:rsidR="008074E8" w:rsidRPr="008074E8" w:rsidDel="009A650F" w:rsidRDefault="008074E8" w:rsidP="008074E8">
      <w:pPr>
        <w:pStyle w:val="Caption"/>
        <w:framePr w:hSpace="144" w:vSpace="144" w:wrap="around" w:vAnchor="page" w:hAnchor="page" w:x="6352" w:y="9796"/>
        <w:rPr>
          <w:del w:id="437" w:author="Kohwalter" w:date="2013-03-05T17:12:00Z"/>
          <w:rFonts w:cs="Times New Roman"/>
          <w:szCs w:val="16"/>
        </w:rPr>
      </w:pPr>
      <w:bookmarkStart w:id="438" w:name="_Ref341624199"/>
      <w:del w:id="439" w:author="Kohwalter" w:date="2013-03-05T17:12: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RPr="008074E8" w:rsidDel="009A650F">
          <w:rPr>
            <w:rFonts w:cs="Times New Roman"/>
            <w:noProof/>
            <w:szCs w:val="16"/>
          </w:rPr>
          <w:delText>8</w:delText>
        </w:r>
        <w:r w:rsidR="00B27E34" w:rsidRPr="008074E8" w:rsidDel="009A650F">
          <w:rPr>
            <w:bCs w:val="0"/>
            <w:szCs w:val="16"/>
          </w:rPr>
          <w:fldChar w:fldCharType="end"/>
        </w:r>
        <w:bookmarkEnd w:id="438"/>
        <w:r w:rsidRPr="008074E8" w:rsidDel="009A650F">
          <w:rPr>
            <w:rFonts w:cs="Times New Roman"/>
            <w:szCs w:val="16"/>
          </w:rPr>
          <w:delText>. Task Configuration window.</w:delText>
        </w:r>
      </w:del>
    </w:p>
    <w:p w14:paraId="0E1C62AF" w14:textId="77777777" w:rsidR="00BA48DA" w:rsidRDefault="00975E62" w:rsidP="00BA48DA">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14:paraId="7202815A" w14:textId="77777777" w:rsidR="00BA48DA" w:rsidRDefault="00975E62" w:rsidP="00051AD9">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w:t>
      </w:r>
      <w:proofErr w:type="gramStart"/>
      <w:r w:rsidRPr="00975E62">
        <w:rPr>
          <w:sz w:val="20"/>
          <w:szCs w:val="20"/>
        </w:rPr>
        <w:t>attributes which</w:t>
      </w:r>
      <w:proofErr w:type="gramEnd"/>
      <w:r w:rsidRPr="00975E62">
        <w:rPr>
          <w:sz w:val="20"/>
          <w:szCs w:val="20"/>
        </w:rPr>
        <w:t xml:space="preserve"> are used in the game, and specializations.</w:t>
      </w:r>
      <w:r w:rsidR="00051AD9">
        <w:rPr>
          <w:i/>
          <w:sz w:val="20"/>
          <w:szCs w:val="20"/>
        </w:rPr>
        <w:t xml:space="preserve"> </w:t>
      </w:r>
      <w:r w:rsidRPr="00975E62">
        <w:rPr>
          <w:i/>
          <w:sz w:val="20"/>
          <w:szCs w:val="20"/>
        </w:rPr>
        <w:t>Artifact</w:t>
      </w:r>
      <w:r w:rsidRPr="00975E62">
        <w:rPr>
          <w:sz w:val="20"/>
          <w:szCs w:val="20"/>
        </w:rPr>
        <w:t xml:space="preserve"> nodes </w:t>
      </w:r>
      <w:del w:id="440" w:author="Kohwalter" w:date="2013-03-05T17:40:00Z">
        <w:r w:rsidRPr="00975E62" w:rsidDel="00051AD9">
          <w:rPr>
            <w:sz w:val="20"/>
            <w:szCs w:val="20"/>
          </w:rPr>
          <w:delText xml:space="preserve">vary according to its type. In SDM we use three types of </w:delText>
        </w:r>
        <w:r w:rsidRPr="00975E62" w:rsidDel="00051AD9">
          <w:rPr>
            <w:i/>
            <w:sz w:val="20"/>
            <w:szCs w:val="20"/>
          </w:rPr>
          <w:delText>artifacts</w:delText>
        </w:r>
        <w:r w:rsidRPr="00975E62" w:rsidDel="00051AD9">
          <w:rPr>
            <w:sz w:val="20"/>
            <w:szCs w:val="20"/>
          </w:rPr>
          <w:delText>:</w:delText>
        </w:r>
      </w:del>
      <w:ins w:id="441" w:author="Kohwalter" w:date="2013-03-05T17:40:00Z">
        <w:r w:rsidR="00051AD9">
          <w:rPr>
            <w:sz w:val="20"/>
            <w:szCs w:val="20"/>
          </w:rPr>
          <w:t>represent</w:t>
        </w:r>
      </w:ins>
      <w:r w:rsidRPr="00975E62">
        <w:rPr>
          <w:sz w:val="20"/>
          <w:szCs w:val="20"/>
        </w:rPr>
        <w:t xml:space="preserve"> Prototypes, </w:t>
      </w:r>
      <w:del w:id="442" w:author="Kohwalter" w:date="2013-03-05T17:40:00Z">
        <w:r w:rsidRPr="00975E62" w:rsidDel="00051AD9">
          <w:rPr>
            <w:sz w:val="20"/>
            <w:szCs w:val="20"/>
          </w:rPr>
          <w:delText>produced by architects and consumed by analysts;</w:delText>
        </w:r>
      </w:del>
      <w:r w:rsidRPr="00975E62">
        <w:rPr>
          <w:sz w:val="20"/>
          <w:szCs w:val="20"/>
        </w:rPr>
        <w:t xml:space="preserve"> Test Cases, </w:t>
      </w:r>
      <w:del w:id="443" w:author="Kohwalter" w:date="2013-03-05T17:40:00Z">
        <w:r w:rsidRPr="00975E62" w:rsidDel="00051AD9">
          <w:rPr>
            <w:sz w:val="20"/>
            <w:szCs w:val="20"/>
          </w:rPr>
          <w:delText xml:space="preserve">produced by analysts, architects, and programmers and consumed by testers; </w:delText>
        </w:r>
      </w:del>
      <w:r w:rsidRPr="00975E62">
        <w:rPr>
          <w:sz w:val="20"/>
          <w:szCs w:val="20"/>
        </w:rPr>
        <w:t>and Project</w:t>
      </w:r>
      <w:del w:id="444" w:author="Kohwalter" w:date="2013-03-05T17:40:00Z">
        <w:r w:rsidRPr="00975E62" w:rsidDel="00051AD9">
          <w:rPr>
            <w:sz w:val="20"/>
            <w:szCs w:val="20"/>
          </w:rPr>
          <w:delText xml:space="preserve">, which represents the software development progress and is considered the main </w:delText>
        </w:r>
        <w:r w:rsidRPr="00975E62" w:rsidDel="00051AD9">
          <w:rPr>
            <w:i/>
            <w:sz w:val="20"/>
            <w:szCs w:val="20"/>
          </w:rPr>
          <w:delText>artifact</w:delText>
        </w:r>
        <w:r w:rsidRPr="00975E62" w:rsidDel="00051AD9">
          <w:rPr>
            <w:sz w:val="20"/>
            <w:szCs w:val="20"/>
          </w:rPr>
          <w:delText xml:space="preserve"> for analysis</w:delText>
        </w:r>
      </w:del>
      <w:r w:rsidRPr="00975E62">
        <w:rPr>
          <w:sz w:val="20"/>
          <w:szCs w:val="20"/>
        </w:rPr>
        <w:t>.</w:t>
      </w:r>
      <w:ins w:id="445" w:author="Kohwalter" w:date="2013-03-06T19:17:00Z">
        <w:r w:rsidR="00D05FCD">
          <w:rPr>
            <w:sz w:val="20"/>
            <w:szCs w:val="20"/>
          </w:rPr>
          <w:t xml:space="preserve"> </w:t>
        </w:r>
        <w:r w:rsidR="00D05FCD" w:rsidRPr="00975E62">
          <w:rPr>
            <w:sz w:val="20"/>
            <w:szCs w:val="20"/>
          </w:rPr>
          <w:t xml:space="preserve">After the data is collected and extracted, a provenance graph corresponding to that scenario is </w:t>
        </w:r>
        <w:r w:rsidR="00D05FCD" w:rsidRPr="00975E62">
          <w:rPr>
            <w:sz w:val="20"/>
            <w:szCs w:val="20"/>
          </w:rPr>
          <w:lastRenderedPageBreak/>
          <w:t xml:space="preserve">generated and displayed for analysis, similar to the one presented by </w:t>
        </w:r>
        <w:r w:rsidR="00B27E34" w:rsidRPr="00975E62">
          <w:rPr>
            <w:sz w:val="20"/>
            <w:szCs w:val="20"/>
          </w:rPr>
          <w:fldChar w:fldCharType="begin"/>
        </w:r>
        <w:r w:rsidR="00D05FCD" w:rsidRPr="00975E62">
          <w:rPr>
            <w:sz w:val="20"/>
            <w:szCs w:val="20"/>
          </w:rPr>
          <w:instrText xml:space="preserve"> REF _Ref341710011 \h  \* MERGEFORMAT </w:instrText>
        </w:r>
      </w:ins>
      <w:r w:rsidR="00B27E34" w:rsidRPr="00975E62">
        <w:rPr>
          <w:sz w:val="20"/>
          <w:szCs w:val="20"/>
        </w:rPr>
      </w:r>
      <w:ins w:id="446" w:author="Kohwalter" w:date="2013-03-06T19:17:00Z">
        <w:r w:rsidR="00B27E34" w:rsidRPr="00975E62">
          <w:rPr>
            <w:sz w:val="20"/>
            <w:szCs w:val="20"/>
          </w:rPr>
          <w:fldChar w:fldCharType="separate"/>
        </w:r>
      </w:ins>
      <w:r w:rsidR="00410B45" w:rsidRPr="00410B45">
        <w:rPr>
          <w:sz w:val="20"/>
          <w:szCs w:val="20"/>
        </w:rPr>
        <w:t xml:space="preserve">Figure </w:t>
      </w:r>
      <w:r w:rsidR="00410B45" w:rsidRPr="00410B45">
        <w:rPr>
          <w:noProof/>
          <w:sz w:val="20"/>
          <w:szCs w:val="20"/>
        </w:rPr>
        <w:t>3</w:t>
      </w:r>
      <w:ins w:id="447" w:author="Kohwalter" w:date="2013-03-06T19:17:00Z">
        <w:r w:rsidR="00B27E34" w:rsidRPr="00975E62">
          <w:rPr>
            <w:sz w:val="20"/>
            <w:szCs w:val="20"/>
          </w:rPr>
          <w:fldChar w:fldCharType="end"/>
        </w:r>
        <w:r w:rsidR="00D05FCD" w:rsidRPr="00975E62">
          <w:rPr>
            <w:sz w:val="20"/>
            <w:szCs w:val="20"/>
          </w:rPr>
          <w:t>.</w:t>
        </w:r>
      </w:ins>
      <w:del w:id="448" w:author="Kohwalter" w:date="2013-03-05T17:40:00Z">
        <w:r w:rsidRPr="00975E62" w:rsidDel="00051AD9">
          <w:rPr>
            <w:sz w:val="20"/>
            <w:szCs w:val="20"/>
          </w:rPr>
          <w:delText xml:space="preserve"> The project type </w:delText>
        </w:r>
        <w:r w:rsidRPr="00975E62" w:rsidDel="00051AD9">
          <w:rPr>
            <w:i/>
            <w:sz w:val="20"/>
            <w:szCs w:val="20"/>
          </w:rPr>
          <w:delText>artifact</w:delText>
        </w:r>
        <w:r w:rsidRPr="00975E62" w:rsidDel="00051AD9">
          <w:rPr>
            <w:sz w:val="20"/>
            <w:szCs w:val="20"/>
          </w:rPr>
          <w:delText xml:space="preserve"> stores project information such as, the day of its instance, the project’s deadline, how much coding was produced and the code overall quality. It also stores the clients requirements identified and modeled by analysts, how many credits is paid each month to the player, how much credits the player has available, and the state of each type of bugs in the software.</w:delText>
        </w:r>
      </w:del>
      <w:del w:id="449" w:author="Kohwalter" w:date="2013-03-05T17:19:00Z">
        <w:r w:rsidRPr="00975E62" w:rsidDel="009A650F">
          <w:rPr>
            <w:sz w:val="20"/>
            <w:szCs w:val="20"/>
          </w:rPr>
          <w:delText xml:space="preserve"> </w:delText>
        </w:r>
        <w:r w:rsidR="00B27E34" w:rsidRPr="00975E62" w:rsidDel="009A650F">
          <w:rPr>
            <w:sz w:val="20"/>
            <w:szCs w:val="20"/>
          </w:rPr>
          <w:fldChar w:fldCharType="begin"/>
        </w:r>
        <w:r w:rsidRPr="00975E62" w:rsidDel="009A650F">
          <w:rPr>
            <w:sz w:val="20"/>
            <w:szCs w:val="20"/>
          </w:rPr>
          <w:delInstrText xml:space="preserve"> REF _Ref341884729 \h  \* MERGEFORMAT </w:delInstrText>
        </w:r>
        <w:r w:rsidR="00B27E34" w:rsidRPr="00975E62" w:rsidDel="009A650F">
          <w:rPr>
            <w:sz w:val="20"/>
            <w:szCs w:val="20"/>
          </w:rPr>
        </w:r>
        <w:r w:rsidR="00B27E34" w:rsidRPr="00975E62" w:rsidDel="009A650F">
          <w:rPr>
            <w:sz w:val="20"/>
            <w:szCs w:val="20"/>
          </w:rPr>
          <w:fldChar w:fldCharType="separate"/>
        </w:r>
        <w:r w:rsidR="009A650F" w:rsidRPr="009A650F" w:rsidDel="009A650F">
          <w:rPr>
            <w:sz w:val="20"/>
            <w:szCs w:val="20"/>
          </w:rPr>
          <w:delText xml:space="preserve">Figure </w:delText>
        </w:r>
        <w:r w:rsidR="009A650F" w:rsidRPr="009A650F" w:rsidDel="009A650F">
          <w:rPr>
            <w:noProof/>
            <w:sz w:val="20"/>
            <w:szCs w:val="20"/>
          </w:rPr>
          <w:delText>7</w:delText>
        </w:r>
        <w:r w:rsidR="00B27E34" w:rsidRPr="00975E62" w:rsidDel="009A650F">
          <w:rPr>
            <w:sz w:val="20"/>
            <w:szCs w:val="20"/>
          </w:rPr>
          <w:fldChar w:fldCharType="end"/>
        </w:r>
        <w:r w:rsidRPr="00975E62" w:rsidDel="009A650F">
          <w:rPr>
            <w:sz w:val="20"/>
            <w:szCs w:val="20"/>
          </w:rPr>
          <w:delText xml:space="preserve"> illustrates an example of the data shown in Proof Viewer according to the node’s type.</w:delText>
        </w:r>
      </w:del>
    </w:p>
    <w:p w14:paraId="65295939" w14:textId="77777777" w:rsidR="00975E62" w:rsidRPr="00975E62" w:rsidDel="00051AD9" w:rsidRDefault="00975E62" w:rsidP="00BA48DA">
      <w:pPr>
        <w:ind w:firstLine="216"/>
        <w:rPr>
          <w:del w:id="450" w:author="Kohwalter" w:date="2013-03-05T17:35:00Z"/>
          <w:sz w:val="20"/>
          <w:szCs w:val="20"/>
        </w:rPr>
      </w:pPr>
      <w:del w:id="451" w:author="Kohwalter" w:date="2013-03-05T17:35:00Z">
        <w:r w:rsidRPr="00975E62" w:rsidDel="00051AD9">
          <w:rPr>
            <w:sz w:val="20"/>
            <w:szCs w:val="20"/>
          </w:rPr>
          <w:delText xml:space="preserve">After the data is collected and extracted, a provenance graph corresponding to that scenario is generated and displayed for analysis, similar to the one presented by </w:delText>
        </w:r>
        <w:r w:rsidR="00B27E34" w:rsidRPr="00975E62" w:rsidDel="00051AD9">
          <w:rPr>
            <w:sz w:val="20"/>
            <w:szCs w:val="20"/>
          </w:rPr>
          <w:fldChar w:fldCharType="begin"/>
        </w:r>
        <w:r w:rsidRPr="00975E62" w:rsidDel="00051AD9">
          <w:rPr>
            <w:sz w:val="20"/>
            <w:szCs w:val="20"/>
          </w:rPr>
          <w:delInstrText xml:space="preserve"> REF _Ref341710011 \h  \* MERGEFORMAT </w:delInstrText>
        </w:r>
        <w:r w:rsidR="00B27E34" w:rsidRPr="00975E62" w:rsidDel="00051AD9">
          <w:rPr>
            <w:sz w:val="20"/>
            <w:szCs w:val="20"/>
          </w:rPr>
        </w:r>
        <w:r w:rsidR="00B27E34" w:rsidRPr="00975E62" w:rsidDel="00051AD9">
          <w:rPr>
            <w:sz w:val="20"/>
            <w:szCs w:val="20"/>
          </w:rPr>
          <w:fldChar w:fldCharType="separate"/>
        </w:r>
      </w:del>
      <w:del w:id="452" w:author="Kohwalter" w:date="2013-03-05T17:19:00Z">
        <w:r w:rsidR="009A650F" w:rsidRPr="009A650F" w:rsidDel="009A650F">
          <w:rPr>
            <w:sz w:val="20"/>
            <w:szCs w:val="20"/>
          </w:rPr>
          <w:delText xml:space="preserve">Figure </w:delText>
        </w:r>
        <w:r w:rsidR="009A650F" w:rsidRPr="009A650F" w:rsidDel="009A650F">
          <w:rPr>
            <w:noProof/>
            <w:sz w:val="20"/>
            <w:szCs w:val="20"/>
          </w:rPr>
          <w:delText>4</w:delText>
        </w:r>
      </w:del>
      <w:del w:id="453" w:author="Kohwalter" w:date="2013-03-05T17:35:00Z">
        <w:r w:rsidR="00B27E34" w:rsidRPr="00975E62" w:rsidDel="00051AD9">
          <w:rPr>
            <w:sz w:val="20"/>
            <w:szCs w:val="20"/>
          </w:rPr>
          <w:fldChar w:fldCharType="end"/>
        </w:r>
        <w:r w:rsidRPr="00975E62" w:rsidDel="00051AD9">
          <w:rPr>
            <w:sz w:val="20"/>
            <w:szCs w:val="20"/>
          </w:rPr>
          <w:delText>.</w:delText>
        </w:r>
      </w:del>
    </w:p>
    <w:p w14:paraId="7E50BF89" w14:textId="77777777" w:rsidR="00975E62" w:rsidRPr="00975E62" w:rsidDel="009A650F" w:rsidRDefault="001E69C2" w:rsidP="00975E62">
      <w:pPr>
        <w:keepNext/>
        <w:framePr w:hSpace="144" w:vSpace="144" w:wrap="around" w:hAnchor="text" w:xAlign="center" w:yAlign="top"/>
        <w:jc w:val="center"/>
        <w:rPr>
          <w:del w:id="454" w:author="Kohwalter" w:date="2013-03-05T17:19:00Z"/>
          <w:sz w:val="20"/>
          <w:szCs w:val="20"/>
        </w:rPr>
      </w:pPr>
      <w:del w:id="455" w:author="Kohwalter" w:date="2013-03-05T17:19:00Z">
        <w:r w:rsidRPr="00651E9B">
          <w:rPr>
            <w:noProof/>
            <w:sz w:val="20"/>
            <w:szCs w:val="20"/>
          </w:rPr>
          <w:drawing>
            <wp:inline distT="0" distB="0" distL="0" distR="0" wp14:anchorId="21FB7C77" wp14:editId="47E2B1EE">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del>
    </w:p>
    <w:p w14:paraId="7AD0F72F" w14:textId="77777777" w:rsidR="00975E62" w:rsidRPr="008074E8" w:rsidDel="009A650F" w:rsidRDefault="00975E62" w:rsidP="00975E62">
      <w:pPr>
        <w:pStyle w:val="Caption"/>
        <w:framePr w:hSpace="144" w:vSpace="144" w:wrap="around" w:hAnchor="text" w:xAlign="center" w:yAlign="top"/>
        <w:jc w:val="both"/>
        <w:rPr>
          <w:del w:id="456" w:author="Kohwalter" w:date="2013-03-05T17:19:00Z"/>
          <w:rFonts w:cs="Times New Roman"/>
          <w:szCs w:val="16"/>
        </w:rPr>
      </w:pPr>
      <w:bookmarkStart w:id="457" w:name="_Ref341884729"/>
      <w:del w:id="458" w:author="Kohwalter" w:date="2013-03-05T17:19: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R="009A650F" w:rsidDel="009A650F">
          <w:rPr>
            <w:rFonts w:cs="Times New Roman"/>
            <w:noProof/>
            <w:szCs w:val="16"/>
          </w:rPr>
          <w:delText>7</w:delText>
        </w:r>
        <w:r w:rsidR="00B27E34" w:rsidRPr="008074E8" w:rsidDel="009A650F">
          <w:rPr>
            <w:bCs w:val="0"/>
            <w:szCs w:val="16"/>
          </w:rPr>
          <w:fldChar w:fldCharType="end"/>
        </w:r>
        <w:bookmarkEnd w:id="457"/>
        <w:r w:rsidRPr="008074E8" w:rsidDel="009A650F">
          <w:rPr>
            <w:rFonts w:cs="Times New Roman"/>
            <w:szCs w:val="16"/>
          </w:rPr>
          <w:delText xml:space="preserve">. Information data in the provenance graph. The project’s </w:delText>
        </w:r>
        <w:r w:rsidRPr="008074E8" w:rsidDel="009A650F">
          <w:rPr>
            <w:rFonts w:cs="Times New Roman"/>
            <w:i/>
            <w:szCs w:val="16"/>
          </w:rPr>
          <w:delText>artifact</w:delText>
        </w:r>
        <w:r w:rsidRPr="008074E8" w:rsidDel="009A650F">
          <w:rPr>
            <w:rFonts w:cs="Times New Roman"/>
            <w:szCs w:val="16"/>
          </w:rPr>
          <w:delText xml:space="preserve"> node data (a), employee’s </w:delText>
        </w:r>
        <w:r w:rsidRPr="008074E8" w:rsidDel="009A650F">
          <w:rPr>
            <w:rFonts w:cs="Times New Roman"/>
            <w:i/>
            <w:szCs w:val="16"/>
          </w:rPr>
          <w:delText>agent</w:delText>
        </w:r>
        <w:r w:rsidRPr="008074E8" w:rsidDel="009A650F">
          <w:rPr>
            <w:rFonts w:cs="Times New Roman"/>
            <w:szCs w:val="16"/>
          </w:rPr>
          <w:delText xml:space="preserve"> node data (b), action’s </w:delText>
        </w:r>
        <w:r w:rsidRPr="008074E8" w:rsidDel="009A650F">
          <w:rPr>
            <w:rFonts w:cs="Times New Roman"/>
            <w:i/>
            <w:szCs w:val="16"/>
          </w:rPr>
          <w:delText>process</w:delText>
        </w:r>
        <w:r w:rsidRPr="008074E8" w:rsidDel="009A650F">
          <w:rPr>
            <w:rFonts w:cs="Times New Roman"/>
            <w:szCs w:val="16"/>
          </w:rPr>
          <w:delText xml:space="preserve"> node data (c), and an edge data (d).</w:delText>
        </w:r>
      </w:del>
    </w:p>
    <w:p w14:paraId="3DA7AF33" w14:textId="77777777" w:rsidR="00975E62" w:rsidRPr="00A03E84" w:rsidRDefault="00975E62" w:rsidP="00A03E84">
      <w:pPr>
        <w:pStyle w:val="Heading2"/>
      </w:pPr>
      <w:r w:rsidRPr="00A03E84">
        <w:t>Provenance Graph</w:t>
      </w:r>
    </w:p>
    <w:p w14:paraId="64F90B5F" w14:textId="77777777" w:rsidR="00975E62" w:rsidRPr="00975E62" w:rsidRDefault="00975E62" w:rsidP="00BA48DA">
      <w:pPr>
        <w:ind w:firstLine="216"/>
        <w:rPr>
          <w:sz w:val="20"/>
          <w:szCs w:val="20"/>
        </w:rPr>
      </w:pPr>
      <w:r w:rsidRPr="00A03E84">
        <w:rPr>
          <w:sz w:val="20"/>
          <w:szCs w:val="20"/>
        </w:rPr>
        <w:t>With the adaptations made in the original SDM</w:t>
      </w:r>
      <w:r w:rsidRPr="00975E62">
        <w:rPr>
          <w:sz w:val="20"/>
          <w:szCs w:val="20"/>
        </w:rPr>
        <w:t xml:space="preserve"> concepts </w:t>
      </w:r>
      <w:r w:rsidR="00B27E34" w:rsidRPr="00975E62">
        <w:rPr>
          <w:sz w:val="20"/>
          <w:szCs w:val="20"/>
        </w:rPr>
        <w:fldChar w:fldCharType="begin"/>
      </w:r>
      <w:r w:rsidR="002242DC">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it is possible to use the collected data for provenance analysis. The collected game data </w:t>
      </w:r>
      <w:proofErr w:type="gramStart"/>
      <w:r w:rsidRPr="00975E62">
        <w:rPr>
          <w:sz w:val="20"/>
          <w:szCs w:val="20"/>
        </w:rPr>
        <w:t>is exported</w:t>
      </w:r>
      <w:proofErr w:type="gramEnd"/>
      <w:r w:rsidRPr="00975E62">
        <w:rPr>
          <w:sz w:val="20"/>
          <w:szCs w:val="20"/>
        </w:rPr>
        <w:t xml:space="preserve"> to </w:t>
      </w:r>
      <w:r w:rsidRPr="00975E62">
        <w:rPr>
          <w:i/>
          <w:sz w:val="20"/>
          <w:szCs w:val="20"/>
        </w:rPr>
        <w:t>Proof Viewer</w:t>
      </w:r>
      <w:r w:rsidRPr="00975E62">
        <w:rPr>
          <w:sz w:val="20"/>
          <w:szCs w:val="20"/>
        </w:rPr>
        <w:t>. In that application, the data is processed and used to generate a provenance graph for analysis.</w:t>
      </w:r>
    </w:p>
    <w:p w14:paraId="41361F2B" w14:textId="77777777" w:rsidR="00BA48DA" w:rsidRDefault="00975E62" w:rsidP="00BA48DA">
      <w:pPr>
        <w:ind w:firstLine="216"/>
        <w:rPr>
          <w:sz w:val="20"/>
          <w:szCs w:val="20"/>
        </w:rPr>
      </w:pPr>
      <w:r w:rsidRPr="00975E62">
        <w:rPr>
          <w:sz w:val="20"/>
          <w:szCs w:val="20"/>
        </w:rPr>
        <w:t xml:space="preserve">By analyzing the </w:t>
      </w:r>
      <w:proofErr w:type="gramStart"/>
      <w:r w:rsidRPr="00975E62">
        <w:rPr>
          <w:sz w:val="20"/>
          <w:szCs w:val="20"/>
        </w:rPr>
        <w:t>graph</w:t>
      </w:r>
      <w:proofErr w:type="gramEnd"/>
      <w:r w:rsidRPr="00975E62">
        <w:rPr>
          <w:sz w:val="20"/>
          <w:szCs w:val="20"/>
        </w:rPr>
        <w:t xml:space="preserve"> it is possible to reach some conclusions of why the story progressed the way it did. As an example</w:t>
      </w:r>
      <w:r w:rsidRPr="00975E62">
        <w:rPr>
          <w:rStyle w:val="FootnoteReference"/>
          <w:sz w:val="20"/>
          <w:szCs w:val="20"/>
        </w:rPr>
        <w:footnoteReference w:id="2"/>
      </w:r>
      <w:r w:rsidRPr="00975E62">
        <w:rPr>
          <w:sz w:val="20"/>
          <w:szCs w:val="20"/>
        </w:rPr>
        <w:t xml:space="preserve">, </w:t>
      </w:r>
      <w:r w:rsidR="0000562F">
        <w:fldChar w:fldCharType="begin"/>
      </w:r>
      <w:r w:rsidR="0000562F">
        <w:instrText xml:space="preserve"> REF _Ref342049382 \h  \* MERGEFORMAT </w:instrText>
      </w:r>
      <w:r w:rsidR="0000562F">
        <w:fldChar w:fldCharType="separate"/>
      </w:r>
      <w:r w:rsidR="00410B45" w:rsidRPr="00410B45">
        <w:rPr>
          <w:sz w:val="20"/>
          <w:szCs w:val="20"/>
        </w:rPr>
        <w:t>Figure 4</w:t>
      </w:r>
      <w:r w:rsidR="0000562F">
        <w:fldChar w:fldCharType="end"/>
      </w:r>
      <w:r w:rsidRPr="00975E62">
        <w:rPr>
          <w:sz w:val="20"/>
          <w:szCs w:val="20"/>
        </w:rPr>
        <w:t xml:space="preserve"> illustrates a scenario where the player had </w:t>
      </w:r>
      <w:del w:id="459" w:author="Kohwalter" w:date="2013-03-06T17:40:00Z">
        <w:r w:rsidRPr="00975E62" w:rsidDel="009735AA">
          <w:rPr>
            <w:sz w:val="20"/>
            <w:szCs w:val="20"/>
          </w:rPr>
          <w:delText xml:space="preserve">credits </w:delText>
        </w:r>
      </w:del>
      <w:ins w:id="460" w:author="Kohwalter" w:date="2013-03-06T17:40:00Z">
        <w:r w:rsidR="009735AA">
          <w:rPr>
            <w:sz w:val="20"/>
            <w:szCs w:val="20"/>
          </w:rPr>
          <w:t>financial</w:t>
        </w:r>
        <w:r w:rsidR="009735AA" w:rsidRPr="00975E62">
          <w:rPr>
            <w:sz w:val="20"/>
            <w:szCs w:val="20"/>
          </w:rPr>
          <w:t xml:space="preserve"> </w:t>
        </w:r>
      </w:ins>
      <w:r w:rsidRPr="00975E62">
        <w:rPr>
          <w:sz w:val="20"/>
          <w:szCs w:val="20"/>
        </w:rPr>
        <w:t>problem</w:t>
      </w:r>
      <w:ins w:id="461" w:author="Kohwalter" w:date="2013-03-06T17:40:00Z">
        <w:r w:rsidR="009735AA">
          <w:rPr>
            <w:sz w:val="20"/>
            <w:szCs w:val="20"/>
          </w:rPr>
          <w:t>s</w:t>
        </w:r>
      </w:ins>
      <w:r w:rsidRPr="00975E62">
        <w:rPr>
          <w:sz w:val="20"/>
          <w:szCs w:val="20"/>
        </w:rPr>
        <w:t xml:space="preserve">. </w:t>
      </w:r>
      <w:del w:id="462" w:author="Kohwalter" w:date="2013-03-06T17:40:00Z">
        <w:r w:rsidRPr="00975E62" w:rsidDel="009735AA">
          <w:rPr>
            <w:sz w:val="20"/>
            <w:szCs w:val="20"/>
          </w:rPr>
          <w:delText xml:space="preserve">Credits are the monetary coin in the game. </w:delText>
        </w:r>
      </w:del>
      <w:r w:rsidRPr="00975E62">
        <w:rPr>
          <w:sz w:val="20"/>
          <w:szCs w:val="20"/>
        </w:rPr>
        <w:t xml:space="preserve">To simplify the picture, some collapses </w:t>
      </w:r>
      <w:proofErr w:type="gramStart"/>
      <w:r w:rsidRPr="00975E62">
        <w:rPr>
          <w:sz w:val="20"/>
          <w:szCs w:val="20"/>
        </w:rPr>
        <w:t>were made</w:t>
      </w:r>
      <w:proofErr w:type="gramEnd"/>
      <w:r w:rsidRPr="00975E62">
        <w:rPr>
          <w:sz w:val="20"/>
          <w:szCs w:val="20"/>
        </w:rPr>
        <w:t xml:space="preserv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del w:id="463" w:author="Kohwalter" w:date="2013-03-06T17:42:00Z">
        <w:r w:rsidRPr="00975E62" w:rsidDel="00921782">
          <w:rPr>
            <w:sz w:val="20"/>
            <w:szCs w:val="20"/>
          </w:rPr>
          <w:delText xml:space="preserve">including </w:delText>
        </w:r>
      </w:del>
      <w:ins w:id="464" w:author="Kohwalter" w:date="2013-03-06T17:42:00Z">
        <w:r w:rsidR="00921782">
          <w:rPr>
            <w:sz w:val="20"/>
            <w:szCs w:val="20"/>
          </w:rPr>
          <w:t xml:space="preserve">and </w:t>
        </w:r>
        <w:proofErr w:type="gramStart"/>
        <w:r w:rsidR="00921782">
          <w:rPr>
            <w:sz w:val="20"/>
            <w:szCs w:val="20"/>
          </w:rPr>
          <w:t>are colored</w:t>
        </w:r>
        <w:proofErr w:type="gramEnd"/>
        <w:r w:rsidR="00921782">
          <w:rPr>
            <w:sz w:val="20"/>
            <w:szCs w:val="20"/>
          </w:rPr>
          <w:t xml:space="preserve"> according</w:t>
        </w:r>
        <w:r w:rsidR="00921782" w:rsidRPr="00975E62">
          <w:rPr>
            <w:sz w:val="20"/>
            <w:szCs w:val="20"/>
          </w:rPr>
          <w:t xml:space="preserve"> </w:t>
        </w:r>
        <w:r w:rsidR="00921782">
          <w:rPr>
            <w:sz w:val="20"/>
            <w:szCs w:val="20"/>
          </w:rPr>
          <w:t xml:space="preserve">to </w:t>
        </w:r>
      </w:ins>
      <w:r w:rsidRPr="00975E62">
        <w:rPr>
          <w:sz w:val="20"/>
          <w:szCs w:val="20"/>
        </w:rPr>
        <w:t xml:space="preserve">the player’s </w:t>
      </w:r>
      <w:del w:id="465" w:author="Kohwalter" w:date="2013-03-06T17:41:00Z">
        <w:r w:rsidRPr="00975E62" w:rsidDel="00921782">
          <w:rPr>
            <w:sz w:val="20"/>
            <w:szCs w:val="20"/>
          </w:rPr>
          <w:delText xml:space="preserve">credit </w:delText>
        </w:r>
      </w:del>
      <w:ins w:id="466" w:author="Kohwalter" w:date="2013-03-06T17:41:00Z">
        <w:r w:rsidR="00921782">
          <w:rPr>
            <w:sz w:val="20"/>
            <w:szCs w:val="20"/>
          </w:rPr>
          <w:t>financial</w:t>
        </w:r>
      </w:ins>
      <w:ins w:id="467" w:author="Kohwalter" w:date="2013-03-06T17:42:00Z">
        <w:r w:rsidR="00921782">
          <w:rPr>
            <w:sz w:val="20"/>
            <w:szCs w:val="20"/>
          </w:rPr>
          <w:t xml:space="preserve"> condition</w:t>
        </w:r>
      </w:ins>
      <w:del w:id="468" w:author="Kohwalter" w:date="2013-03-06T17:42:00Z">
        <w:r w:rsidRPr="00975E62" w:rsidDel="00921782">
          <w:rPr>
            <w:sz w:val="20"/>
            <w:szCs w:val="20"/>
          </w:rPr>
          <w:delText>value</w:delText>
        </w:r>
      </w:del>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signations in brown.</w:t>
      </w:r>
    </w:p>
    <w:p w14:paraId="54567E6D" w14:textId="77777777" w:rsidR="009A650F" w:rsidRPr="00975E62" w:rsidRDefault="009A650F" w:rsidP="00474DAB">
      <w:pPr>
        <w:keepNext/>
        <w:framePr w:hSpace="187" w:vSpace="144" w:wrap="around" w:hAnchor="text" w:xAlign="center" w:yAlign="top" w:anchorLock="1"/>
        <w:jc w:val="center"/>
        <w:rPr>
          <w:sz w:val="20"/>
          <w:szCs w:val="20"/>
        </w:rPr>
      </w:pPr>
      <w:r w:rsidRPr="00975E62">
        <w:rPr>
          <w:noProof/>
          <w:sz w:val="20"/>
          <w:szCs w:val="20"/>
        </w:rPr>
        <w:drawing>
          <wp:inline distT="0" distB="0" distL="0" distR="0" wp14:anchorId="5ED0C2FD" wp14:editId="09D54159">
            <wp:extent cx="2586399" cy="1190792"/>
            <wp:effectExtent l="19050" t="0" r="4401"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14:paraId="153CF238" w14:textId="77777777" w:rsidR="009A650F" w:rsidRPr="008074E8" w:rsidRDefault="009A650F" w:rsidP="00474DAB">
      <w:pPr>
        <w:pStyle w:val="Caption"/>
        <w:framePr w:hSpace="187" w:vSpace="144" w:wrap="around" w:hAnchor="text" w:xAlign="center" w:yAlign="top" w:anchorLock="1"/>
        <w:rPr>
          <w:rFonts w:cs="Times New Roman"/>
          <w:szCs w:val="16"/>
        </w:rPr>
      </w:pPr>
      <w:bookmarkStart w:id="469" w:name="_Ref342049382"/>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4</w:t>
      </w:r>
      <w:r w:rsidR="00B27E34" w:rsidRPr="008074E8">
        <w:rPr>
          <w:rFonts w:cs="Times New Roman"/>
          <w:szCs w:val="16"/>
        </w:rPr>
        <w:fldChar w:fldCharType="end"/>
      </w:r>
      <w:bookmarkEnd w:id="469"/>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An example of credits status filter.</w:t>
      </w:r>
      <w:proofErr w:type="gramEnd"/>
    </w:p>
    <w:p w14:paraId="5E2500EB" w14:textId="77777777" w:rsidR="009A650F" w:rsidRPr="00975E62" w:rsidRDefault="009A650F" w:rsidP="00474DAB">
      <w:pPr>
        <w:keepNext/>
        <w:framePr w:hSpace="187" w:vSpace="144" w:wrap="around" w:hAnchor="text" w:xAlign="center" w:yAlign="top" w:anchorLock="1"/>
        <w:jc w:val="center"/>
        <w:rPr>
          <w:sz w:val="20"/>
          <w:szCs w:val="20"/>
        </w:rPr>
      </w:pPr>
      <w:r w:rsidRPr="00975E62">
        <w:rPr>
          <w:noProof/>
          <w:sz w:val="20"/>
          <w:szCs w:val="20"/>
        </w:rPr>
        <w:drawing>
          <wp:inline distT="0" distB="0" distL="0" distR="0" wp14:anchorId="5538BA37" wp14:editId="7C4CA35F">
            <wp:extent cx="1847850" cy="85954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54566" cy="862664"/>
                    </a:xfrm>
                    <a:prstGeom prst="rect">
                      <a:avLst/>
                    </a:prstGeom>
                    <a:noFill/>
                    <a:ln>
                      <a:noFill/>
                    </a:ln>
                  </pic:spPr>
                </pic:pic>
              </a:graphicData>
            </a:graphic>
          </wp:inline>
        </w:drawing>
      </w:r>
    </w:p>
    <w:p w14:paraId="4CA12883" w14:textId="77777777" w:rsidR="009A650F" w:rsidRPr="00975E62" w:rsidRDefault="009A650F" w:rsidP="00474DAB">
      <w:pPr>
        <w:pStyle w:val="Caption"/>
        <w:framePr w:hSpace="187" w:vSpace="144" w:wrap="around" w:hAnchor="text" w:xAlign="center" w:yAlign="top" w:anchorLock="1"/>
        <w:rPr>
          <w:rFonts w:cs="Times New Roman"/>
          <w:sz w:val="20"/>
          <w:szCs w:val="20"/>
        </w:rPr>
      </w:pPr>
      <w:bookmarkStart w:id="470" w:name="_Ref342051048"/>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5</w:t>
      </w:r>
      <w:r w:rsidR="00B27E34" w:rsidRPr="008074E8">
        <w:rPr>
          <w:rFonts w:cs="Times New Roman"/>
          <w:szCs w:val="16"/>
        </w:rPr>
        <w:fldChar w:fldCharType="end"/>
      </w:r>
      <w:bookmarkEnd w:id="470"/>
      <w:r w:rsidRPr="008074E8">
        <w:rPr>
          <w:rFonts w:cs="Times New Roman"/>
          <w:szCs w:val="16"/>
        </w:rPr>
        <w:t>.</w:t>
      </w:r>
      <w:proofErr w:type="gramEnd"/>
      <w:r w:rsidRPr="008074E8">
        <w:rPr>
          <w:rFonts w:cs="Times New Roman"/>
          <w:szCs w:val="16"/>
        </w:rPr>
        <w:t xml:space="preserve"> Non-collapsed graph from </w:t>
      </w:r>
      <w:r w:rsidR="0000562F">
        <w:fldChar w:fldCharType="begin"/>
      </w:r>
      <w:r w:rsidR="0000562F">
        <w:instrText xml:space="preserve"> REF _Ref342049382 \h  \* MERGEFORMAT </w:instrText>
      </w:r>
      <w:r w:rsidR="0000562F">
        <w:fldChar w:fldCharType="separate"/>
      </w:r>
      <w:r w:rsidR="00410B45" w:rsidRPr="008074E8">
        <w:rPr>
          <w:rFonts w:cs="Times New Roman"/>
          <w:szCs w:val="16"/>
        </w:rPr>
        <w:t xml:space="preserve">Figure </w:t>
      </w:r>
      <w:r w:rsidR="00410B45">
        <w:rPr>
          <w:rFonts w:cs="Times New Roman"/>
          <w:szCs w:val="16"/>
        </w:rPr>
        <w:t>4</w:t>
      </w:r>
      <w:r w:rsidR="0000562F">
        <w:fldChar w:fldCharType="end"/>
      </w:r>
      <w:r w:rsidRPr="008074E8">
        <w:rPr>
          <w:rFonts w:cs="Times New Roman"/>
          <w:szCs w:val="16"/>
        </w:rPr>
        <w:t xml:space="preserve"> using filter: Morale</w:t>
      </w:r>
      <w:r w:rsidRPr="00975E62">
        <w:rPr>
          <w:rFonts w:cs="Times New Roman"/>
          <w:sz w:val="20"/>
          <w:szCs w:val="20"/>
        </w:rPr>
        <w:t>.</w:t>
      </w:r>
    </w:p>
    <w:p w14:paraId="5D9C0E11" w14:textId="77777777" w:rsidR="00BA48DA" w:rsidRDefault="0000562F" w:rsidP="00BA48DA">
      <w:pPr>
        <w:ind w:firstLine="216"/>
        <w:rPr>
          <w:sz w:val="20"/>
          <w:szCs w:val="20"/>
        </w:rPr>
      </w:pPr>
      <w:r>
        <w:fldChar w:fldCharType="begin"/>
      </w:r>
      <w:r>
        <w:instrText xml:space="preserve"> REF _Ref342049382 \h  \* MERGEFORMAT </w:instrText>
      </w:r>
      <w:r>
        <w:fldChar w:fldCharType="separate"/>
      </w:r>
      <w:r w:rsidR="00410B45" w:rsidRPr="00410B45">
        <w:rPr>
          <w:sz w:val="20"/>
          <w:szCs w:val="20"/>
        </w:rPr>
        <w:t>Figure 4</w:t>
      </w:r>
      <w:r>
        <w:fldChar w:fldCharType="end"/>
      </w:r>
      <w:r w:rsidR="00975E62"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975E62" w:rsidRPr="00975E62">
        <w:rPr>
          <w:i/>
          <w:sz w:val="20"/>
          <w:szCs w:val="20"/>
        </w:rPr>
        <w:t xml:space="preserve"> agent </w:t>
      </w:r>
      <w:r w:rsidR="00975E62" w:rsidRPr="00975E62">
        <w:rPr>
          <w:sz w:val="20"/>
          <w:szCs w:val="20"/>
        </w:rPr>
        <w:t xml:space="preserve">and thick red edge for a gray dotted </w:t>
      </w:r>
      <w:r w:rsidR="00975E62" w:rsidRPr="00975E62">
        <w:rPr>
          <w:i/>
          <w:sz w:val="20"/>
          <w:szCs w:val="20"/>
        </w:rPr>
        <w:t>process</w:t>
      </w:r>
      <w:r w:rsidR="00975E62"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975E62" w:rsidRPr="00975E62">
        <w:rPr>
          <w:i/>
          <w:sz w:val="20"/>
          <w:szCs w:val="20"/>
        </w:rPr>
        <w:t>agent</w:t>
      </w:r>
      <w:r w:rsidR="00975E62"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w:t>
      </w:r>
      <w:proofErr w:type="gramStart"/>
      <w:r w:rsidR="00975E62" w:rsidRPr="00975E62">
        <w:rPr>
          <w:sz w:val="20"/>
          <w:szCs w:val="20"/>
        </w:rPr>
        <w:t>is lowered</w:t>
      </w:r>
      <w:proofErr w:type="gramEnd"/>
      <w:r w:rsidR="00975E62" w:rsidRPr="00975E62">
        <w:rPr>
          <w:sz w:val="20"/>
          <w:szCs w:val="20"/>
        </w:rPr>
        <w:t xml:space="preserve"> due to the lack of payment and if it reaches red zone, they can resign, as shown by brown </w:t>
      </w:r>
      <w:r w:rsidR="00975E62" w:rsidRPr="00975E62">
        <w:rPr>
          <w:i/>
          <w:sz w:val="20"/>
          <w:szCs w:val="20"/>
        </w:rPr>
        <w:t>processes</w:t>
      </w:r>
      <w:r w:rsidR="00975E62" w:rsidRPr="00975E62">
        <w:rPr>
          <w:sz w:val="20"/>
          <w:szCs w:val="20"/>
        </w:rPr>
        <w:t xml:space="preserve">. Observing </w:t>
      </w:r>
      <w:r>
        <w:fldChar w:fldCharType="begin"/>
      </w:r>
      <w:r>
        <w:instrText xml:space="preserve"> REF _Ref342051048 \h  \* MERGEFORMAT </w:instrText>
      </w:r>
      <w:r>
        <w:fldChar w:fldCharType="separate"/>
      </w:r>
      <w:r w:rsidR="00410B45" w:rsidRPr="00410B45">
        <w:rPr>
          <w:sz w:val="20"/>
          <w:szCs w:val="20"/>
        </w:rPr>
        <w:t>Figure 5</w:t>
      </w:r>
      <w:r>
        <w:fldChar w:fldCharType="end"/>
      </w:r>
      <w:r w:rsidR="00975E62" w:rsidRPr="00975E62">
        <w:rPr>
          <w:sz w:val="20"/>
          <w:szCs w:val="20"/>
        </w:rPr>
        <w:t>, we can see employees’ morale getting lower by lack of payment. This helps us to understand why they resigned. Without credits to hire new employees and without a staff, the player looses the game.</w:t>
      </w:r>
    </w:p>
    <w:p w14:paraId="46D49245" w14:textId="77777777" w:rsidR="00BA48DA" w:rsidRDefault="00975E62" w:rsidP="00BA48DA">
      <w:pPr>
        <w:ind w:firstLine="216"/>
        <w:rPr>
          <w:sz w:val="20"/>
          <w:szCs w:val="20"/>
        </w:rPr>
      </w:pPr>
      <w:r w:rsidRPr="00975E62">
        <w:rPr>
          <w:sz w:val="20"/>
          <w:szCs w:val="20"/>
        </w:rPr>
        <w:t xml:space="preserve">Another example of analysis is by checking employee productivity and understanding why variations occurred. In SDM, productivity </w:t>
      </w:r>
      <w:proofErr w:type="gramStart"/>
      <w:r w:rsidRPr="00975E62">
        <w:rPr>
          <w:sz w:val="20"/>
          <w:szCs w:val="20"/>
        </w:rPr>
        <w:t>is defined</w:t>
      </w:r>
      <w:proofErr w:type="gramEnd"/>
      <w:r w:rsidRPr="00975E62">
        <w:rPr>
          <w:sz w:val="20"/>
          <w:szCs w:val="20"/>
        </w:rPr>
        <w:t xml:space="preserve"> by the executed task, the amount of outside help, the employee’s job (junior, mid-level, and senior), the working hours, and the stamina and morale stats. </w:t>
      </w:r>
      <w:r w:rsidR="00B27E34">
        <w:fldChar w:fldCharType="begin"/>
      </w:r>
      <w:r w:rsidR="005417B0">
        <w:rPr>
          <w:sz w:val="20"/>
          <w:szCs w:val="20"/>
        </w:rPr>
        <w:instrText xml:space="preserve"> REF _Ref350359661 \h </w:instrText>
      </w:r>
      <w:r w:rsidR="00B27E34">
        <w:fldChar w:fldCharType="separate"/>
      </w:r>
      <w:r w:rsidR="00410B45" w:rsidRPr="008074E8">
        <w:t xml:space="preserve">Figure </w:t>
      </w:r>
      <w:r w:rsidR="00410B45">
        <w:rPr>
          <w:noProof/>
        </w:rPr>
        <w:t>6</w:t>
      </w:r>
      <w:r w:rsidR="00B27E34">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14:paraId="63FC30B7" w14:textId="77777777" w:rsidR="00975E62" w:rsidRPr="00975E62" w:rsidRDefault="00975E62" w:rsidP="00BA48DA">
      <w:pPr>
        <w:ind w:firstLine="216"/>
        <w:rPr>
          <w:sz w:val="20"/>
          <w:szCs w:val="20"/>
        </w:rPr>
      </w:pPr>
      <w:r w:rsidRPr="00975E62">
        <w:rPr>
          <w:sz w:val="20"/>
          <w:szCs w:val="20"/>
        </w:rPr>
        <w:t xml:space="preserve">Analyzing the </w:t>
      </w:r>
      <w:proofErr w:type="gramStart"/>
      <w:r w:rsidRPr="00975E62">
        <w:rPr>
          <w:sz w:val="20"/>
          <w:szCs w:val="20"/>
        </w:rPr>
        <w:t>picture</w:t>
      </w:r>
      <w:proofErr w:type="gramEnd"/>
      <w:r w:rsidRPr="00975E62">
        <w:rPr>
          <w:sz w:val="20"/>
          <w:szCs w:val="20"/>
        </w:rPr>
        <w:t xml:space="preserve"> we can see that the programmer’s productivity fluctuated throughout nodes 1 to 7. We can also see that the manager did not cause this fluctuation, since his aid bonus did not have much variation. </w:t>
      </w:r>
      <w:del w:id="471" w:author="Kohwalter" w:date="2013-03-06T19:11:00Z">
        <w:r w:rsidRPr="00975E62" w:rsidDel="00F839C7">
          <w:rPr>
            <w:sz w:val="20"/>
            <w:szCs w:val="20"/>
          </w:rPr>
          <w:delText>The variation from nodes 1 to 2 in the programmer’s productivity was because the programmer performed different tasks. There are three different types of tasks in the picture for the programmer: Test-driven, which has reduced productivity for more quality, design-code, which is treated as the default type of programming, and ad hoc, which increases productivity at the cost of quality. By analyzing node details</w:delText>
        </w:r>
      </w:del>
      <w:del w:id="472" w:author="Kohwalter" w:date="2013-03-06T19:08:00Z">
        <w:r w:rsidRPr="00975E62" w:rsidDel="00F839C7">
          <w:rPr>
            <w:sz w:val="20"/>
            <w:szCs w:val="20"/>
          </w:rPr>
          <w:delText xml:space="preserve"> illustrated at </w:delText>
        </w:r>
        <w:r w:rsidR="00B27E34" w:rsidDel="00F839C7">
          <w:fldChar w:fldCharType="begin"/>
        </w:r>
        <w:r w:rsidR="005417B0" w:rsidDel="00F839C7">
          <w:rPr>
            <w:sz w:val="20"/>
            <w:szCs w:val="20"/>
          </w:rPr>
          <w:delInstrText xml:space="preserve"> REF _Ref350359674 \h </w:delInstrText>
        </w:r>
        <w:r w:rsidR="00B27E34" w:rsidDel="00F839C7">
          <w:fldChar w:fldCharType="separate"/>
        </w:r>
        <w:r w:rsidR="00F839C7" w:rsidRPr="008074E8" w:rsidDel="00F839C7">
          <w:rPr>
            <w:szCs w:val="16"/>
          </w:rPr>
          <w:delText xml:space="preserve">Figure </w:delText>
        </w:r>
        <w:r w:rsidR="00F839C7" w:rsidDel="00F839C7">
          <w:rPr>
            <w:noProof/>
            <w:szCs w:val="16"/>
          </w:rPr>
          <w:delText>7</w:delText>
        </w:r>
        <w:r w:rsidR="00B27E34" w:rsidDel="00F839C7">
          <w:fldChar w:fldCharType="end"/>
        </w:r>
      </w:del>
      <w:del w:id="473" w:author="Kohwalter" w:date="2013-03-06T19:11:00Z">
        <w:r w:rsidRPr="00975E62" w:rsidDel="00F839C7">
          <w:rPr>
            <w:sz w:val="20"/>
            <w:szCs w:val="20"/>
          </w:rPr>
          <w:delText xml:space="preserve">, the programmer did a test-driven approach in node 1, which reduces his productivity. </w:delText>
        </w:r>
      </w:del>
    </w:p>
    <w:p w14:paraId="5CE5B98A" w14:textId="77777777" w:rsidR="00615BF1" w:rsidRDefault="00615BF1" w:rsidP="00D05FCD">
      <w:pPr>
        <w:keepNext/>
        <w:framePr w:hSpace="144" w:vSpace="144" w:wrap="around" w:hAnchor="text" w:xAlign="center" w:yAlign="top" w:anchorLock="1"/>
        <w:jc w:val="center"/>
        <w:rPr>
          <w:sz w:val="20"/>
          <w:szCs w:val="20"/>
        </w:rPr>
      </w:pPr>
      <w:r w:rsidRPr="00975E62">
        <w:rPr>
          <w:noProof/>
          <w:sz w:val="20"/>
          <w:szCs w:val="20"/>
        </w:rPr>
        <w:drawing>
          <wp:inline distT="0" distB="0" distL="0" distR="0" wp14:anchorId="23247A16" wp14:editId="496C5A29">
            <wp:extent cx="2381250" cy="1398851"/>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83663" cy="1400268"/>
                    </a:xfrm>
                    <a:prstGeom prst="rect">
                      <a:avLst/>
                    </a:prstGeom>
                    <a:noFill/>
                    <a:ln>
                      <a:noFill/>
                    </a:ln>
                  </pic:spPr>
                </pic:pic>
              </a:graphicData>
            </a:graphic>
          </wp:inline>
        </w:drawing>
      </w:r>
    </w:p>
    <w:p w14:paraId="740BD3E6" w14:textId="77777777" w:rsidR="00615BF1" w:rsidRDefault="00615BF1" w:rsidP="00D05FCD">
      <w:pPr>
        <w:pStyle w:val="Caption"/>
        <w:framePr w:hSpace="144" w:vSpace="144" w:wrap="around" w:hAnchor="text" w:xAlign="center" w:yAlign="top" w:anchorLock="1"/>
        <w:rPr>
          <w:rFonts w:cs="Times New Roman"/>
          <w:sz w:val="20"/>
          <w:szCs w:val="20"/>
        </w:rPr>
      </w:pPr>
      <w:bookmarkStart w:id="474" w:name="_Ref350359661"/>
      <w:proofErr w:type="gramStart"/>
      <w:r w:rsidRPr="008074E8">
        <w:t xml:space="preserve">Figure </w:t>
      </w:r>
      <w:r w:rsidR="00B27E34">
        <w:fldChar w:fldCharType="begin"/>
      </w:r>
      <w:r>
        <w:instrText xml:space="preserve"> SEQ Figure \* ARABIC </w:instrText>
      </w:r>
      <w:r w:rsidR="00B27E34">
        <w:fldChar w:fldCharType="separate"/>
      </w:r>
      <w:r w:rsidR="00410B45">
        <w:rPr>
          <w:noProof/>
        </w:rPr>
        <w:t>6</w:t>
      </w:r>
      <w:r w:rsidR="00B27E34">
        <w:fldChar w:fldCharType="end"/>
      </w:r>
      <w:bookmarkEnd w:id="474"/>
      <w:r w:rsidRPr="008074E8">
        <w:t>.</w:t>
      </w:r>
      <w:proofErr w:type="gramEnd"/>
      <w:r w:rsidRPr="008074E8">
        <w:t xml:space="preserve"> </w:t>
      </w:r>
      <w:proofErr w:type="gramStart"/>
      <w:r w:rsidRPr="008074E8">
        <w:t>Example of a provenance graph analysis</w:t>
      </w:r>
      <w:r w:rsidRPr="00975E62">
        <w:rPr>
          <w:rFonts w:cs="Times New Roman"/>
          <w:sz w:val="20"/>
          <w:szCs w:val="20"/>
        </w:rPr>
        <w:t>.</w:t>
      </w:r>
      <w:proofErr w:type="gramEnd"/>
    </w:p>
    <w:p w14:paraId="04CD068F" w14:textId="77777777" w:rsidR="00615BF1" w:rsidDel="00D05FCD" w:rsidRDefault="001E69C2" w:rsidP="00615BF1">
      <w:pPr>
        <w:keepNext/>
        <w:framePr w:hSpace="144" w:vSpace="144" w:wrap="around" w:hAnchor="text" w:xAlign="center" w:yAlign="bottom" w:anchorLock="1"/>
        <w:jc w:val="center"/>
        <w:rPr>
          <w:del w:id="475" w:author="Kohwalter" w:date="2013-03-06T19:11:00Z"/>
          <w:sz w:val="20"/>
          <w:szCs w:val="20"/>
        </w:rPr>
      </w:pPr>
      <w:del w:id="476" w:author="Kohwalter" w:date="2013-03-06T19:11:00Z">
        <w:r>
          <w:rPr>
            <w:noProof/>
            <w:sz w:val="20"/>
            <w:szCs w:val="20"/>
            <w:rPrChange w:id="477">
              <w:rPr>
                <w:noProof/>
              </w:rPr>
            </w:rPrChange>
          </w:rPr>
          <w:drawing>
            <wp:inline distT="0" distB="0" distL="0" distR="0" wp14:anchorId="5CCBAB43" wp14:editId="0C76176A">
              <wp:extent cx="2995981" cy="1562904"/>
              <wp:effectExtent l="19050" t="0" r="0" b="0"/>
              <wp:docPr id="2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srcRect/>
                      <a:stretch>
                        <a:fillRect/>
                      </a:stretch>
                    </pic:blipFill>
                    <pic:spPr bwMode="auto">
                      <a:xfrm>
                        <a:off x="0" y="0"/>
                        <a:ext cx="2995981" cy="1562904"/>
                      </a:xfrm>
                      <a:prstGeom prst="rect">
                        <a:avLst/>
                      </a:prstGeom>
                      <a:noFill/>
                      <a:ln w="9525">
                        <a:noFill/>
                        <a:miter lim="800000"/>
                        <a:headEnd/>
                        <a:tailEnd/>
                      </a:ln>
                    </pic:spPr>
                  </pic:pic>
                </a:graphicData>
              </a:graphic>
            </wp:inline>
          </w:drawing>
        </w:r>
      </w:del>
    </w:p>
    <w:p w14:paraId="488153EC" w14:textId="77777777" w:rsidR="00615BF1" w:rsidDel="00D05FCD" w:rsidRDefault="00615BF1" w:rsidP="00615BF1">
      <w:pPr>
        <w:pStyle w:val="Caption"/>
        <w:framePr w:hSpace="144" w:vSpace="144" w:wrap="around" w:hAnchor="text" w:xAlign="center" w:yAlign="bottom" w:anchorLock="1"/>
        <w:rPr>
          <w:del w:id="478" w:author="Kohwalter" w:date="2013-03-06T19:11:00Z"/>
          <w:rFonts w:cs="Times New Roman"/>
          <w:szCs w:val="16"/>
        </w:rPr>
      </w:pPr>
      <w:bookmarkStart w:id="479" w:name="_Ref350359674"/>
      <w:del w:id="480" w:author="Kohwalter" w:date="2013-03-06T19:11:00Z">
        <w:r w:rsidRPr="008074E8" w:rsidDel="00D05FCD">
          <w:rPr>
            <w:rFonts w:cs="Times New Roman"/>
            <w:szCs w:val="16"/>
          </w:rPr>
          <w:delText xml:space="preserve">Figure </w:delText>
        </w:r>
        <w:r w:rsidR="00B27E34" w:rsidRPr="008074E8" w:rsidDel="00D05FCD">
          <w:rPr>
            <w:szCs w:val="16"/>
          </w:rPr>
          <w:fldChar w:fldCharType="begin"/>
        </w:r>
        <w:r w:rsidRPr="008074E8" w:rsidDel="00D05FCD">
          <w:rPr>
            <w:rFonts w:cs="Times New Roman"/>
            <w:szCs w:val="16"/>
          </w:rPr>
          <w:delInstrText xml:space="preserve"> SEQ Figure \* ARABIC </w:delInstrText>
        </w:r>
        <w:r w:rsidR="00B27E34" w:rsidRPr="008074E8" w:rsidDel="00D05FCD">
          <w:rPr>
            <w:szCs w:val="16"/>
          </w:rPr>
          <w:fldChar w:fldCharType="separate"/>
        </w:r>
        <w:r w:rsidR="00F839C7" w:rsidDel="00D05FCD">
          <w:rPr>
            <w:rFonts w:cs="Times New Roman"/>
            <w:noProof/>
            <w:szCs w:val="16"/>
          </w:rPr>
          <w:delText>7</w:delText>
        </w:r>
        <w:r w:rsidR="00B27E34" w:rsidRPr="008074E8" w:rsidDel="00D05FCD">
          <w:rPr>
            <w:szCs w:val="16"/>
          </w:rPr>
          <w:fldChar w:fldCharType="end"/>
        </w:r>
        <w:bookmarkEnd w:id="479"/>
        <w:r w:rsidRPr="008074E8" w:rsidDel="00D05FCD">
          <w:rPr>
            <w:rFonts w:cs="Times New Roman"/>
            <w:szCs w:val="16"/>
          </w:rPr>
          <w:delText xml:space="preserve">. Programmer’s node details from </w:delText>
        </w:r>
        <w:r w:rsidR="00B27E34" w:rsidDel="00D05FCD">
          <w:fldChar w:fldCharType="begin"/>
        </w:r>
        <w:r w:rsidR="009D50A6" w:rsidDel="00D05FCD">
          <w:rPr>
            <w:rFonts w:cs="Times New Roman"/>
            <w:szCs w:val="16"/>
          </w:rPr>
          <w:delInstrText xml:space="preserve"> REF _Ref350359661 \h </w:delInstrText>
        </w:r>
        <w:r w:rsidR="00B27E34" w:rsidDel="00D05FCD">
          <w:fldChar w:fldCharType="separate"/>
        </w:r>
        <w:r w:rsidR="00F839C7" w:rsidRPr="008074E8" w:rsidDel="00D05FCD">
          <w:delText xml:space="preserve">Figure </w:delText>
        </w:r>
        <w:r w:rsidR="00F839C7" w:rsidDel="00D05FCD">
          <w:rPr>
            <w:noProof/>
          </w:rPr>
          <w:delText>6</w:delText>
        </w:r>
        <w:r w:rsidR="00B27E34" w:rsidDel="00D05FCD">
          <w:fldChar w:fldCharType="end"/>
        </w:r>
        <w:r w:rsidR="009D50A6" w:rsidDel="00D05FCD">
          <w:delText>.</w:delText>
        </w:r>
      </w:del>
    </w:p>
    <w:p w14:paraId="247D5283" w14:textId="77777777" w:rsidR="00975E62" w:rsidRPr="00975E62" w:rsidRDefault="00975E62" w:rsidP="00BA48DA">
      <w:pPr>
        <w:ind w:firstLine="216"/>
        <w:rPr>
          <w:sz w:val="20"/>
          <w:szCs w:val="20"/>
        </w:rPr>
      </w:pPr>
      <w:r w:rsidRPr="00975E62">
        <w:rPr>
          <w:sz w:val="20"/>
          <w:szCs w:val="20"/>
        </w:rPr>
        <w:t xml:space="preserve">In node </w:t>
      </w:r>
      <w:proofErr w:type="gramStart"/>
      <w:r w:rsidRPr="00975E62">
        <w:rPr>
          <w:sz w:val="20"/>
          <w:szCs w:val="20"/>
        </w:rPr>
        <w:t>2</w:t>
      </w:r>
      <w:proofErr w:type="gramEnd"/>
      <w:r w:rsidRPr="00975E62">
        <w:rPr>
          <w:sz w:val="20"/>
          <w:szCs w:val="20"/>
        </w:rPr>
        <w:t xml:space="preserve"> he did an ad hoc approach, which maximizes his productivity at the cost of quality. The change in node 3 can be identified by looking at his working hours, which can be done by looking at each individual node or by adding a filter, as shown in </w:t>
      </w:r>
      <w:r w:rsidR="00B27E34">
        <w:fldChar w:fldCharType="begin"/>
      </w:r>
      <w:r w:rsidR="005417B0">
        <w:rPr>
          <w:sz w:val="20"/>
          <w:szCs w:val="20"/>
        </w:rPr>
        <w:instrText xml:space="preserve"> REF _Ref350357850 \h </w:instrText>
      </w:r>
      <w:r w:rsidR="00B27E34">
        <w:fldChar w:fldCharType="separate"/>
      </w:r>
      <w:r w:rsidR="00410B45" w:rsidRPr="008074E8">
        <w:rPr>
          <w:szCs w:val="16"/>
        </w:rPr>
        <w:t xml:space="preserve">Figure </w:t>
      </w:r>
      <w:r w:rsidR="00410B45">
        <w:rPr>
          <w:noProof/>
          <w:szCs w:val="16"/>
        </w:rPr>
        <w:t>7</w:t>
      </w:r>
      <w:r w:rsidR="00B27E34">
        <w:fldChar w:fldCharType="end"/>
      </w:r>
      <w:r w:rsidRPr="00975E62">
        <w:rPr>
          <w:sz w:val="20"/>
          <w:szCs w:val="20"/>
        </w:rPr>
        <w:t>.</w:t>
      </w:r>
    </w:p>
    <w:p w14:paraId="76D333E5" w14:textId="77777777" w:rsidR="00410B45" w:rsidRPr="00975E62" w:rsidRDefault="00410B45" w:rsidP="00410B45">
      <w:pPr>
        <w:keepNext/>
        <w:framePr w:hSpace="144" w:vSpace="144" w:wrap="around" w:hAnchor="text" w:xAlign="center" w:yAlign="bottom"/>
        <w:jc w:val="center"/>
        <w:rPr>
          <w:sz w:val="20"/>
          <w:szCs w:val="20"/>
        </w:rPr>
      </w:pPr>
      <w:r>
        <w:rPr>
          <w:noProof/>
          <w:sz w:val="20"/>
          <w:szCs w:val="20"/>
        </w:rPr>
        <w:drawing>
          <wp:inline distT="0" distB="0" distL="0" distR="0" wp14:anchorId="296CEA77" wp14:editId="526BB078">
            <wp:extent cx="2686050" cy="203835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2686050" cy="2038350"/>
                    </a:xfrm>
                    <a:prstGeom prst="rect">
                      <a:avLst/>
                    </a:prstGeom>
                    <a:noFill/>
                    <a:ln w="9525">
                      <a:noFill/>
                      <a:miter lim="800000"/>
                      <a:headEnd/>
                      <a:tailEnd/>
                    </a:ln>
                  </pic:spPr>
                </pic:pic>
              </a:graphicData>
            </a:graphic>
          </wp:inline>
        </w:drawing>
      </w:r>
    </w:p>
    <w:p w14:paraId="1F7ABCE6" w14:textId="77777777" w:rsidR="00410B45" w:rsidRPr="008074E8" w:rsidRDefault="00410B45" w:rsidP="00410B45">
      <w:pPr>
        <w:pStyle w:val="Caption"/>
        <w:framePr w:hSpace="144" w:vSpace="144" w:wrap="around" w:hAnchor="text" w:xAlign="center" w:yAlign="bottom"/>
        <w:rPr>
          <w:rFonts w:cs="Times New Roman"/>
          <w:szCs w:val="16"/>
        </w:rPr>
      </w:pPr>
      <w:bookmarkStart w:id="481" w:name="_Ref350357850"/>
      <w:bookmarkStart w:id="482" w:name="_Ref350357840"/>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Pr>
          <w:rFonts w:cs="Times New Roman"/>
          <w:noProof/>
          <w:szCs w:val="16"/>
        </w:rPr>
        <w:t>7</w:t>
      </w:r>
      <w:r w:rsidR="00B27E34" w:rsidRPr="008074E8">
        <w:rPr>
          <w:rFonts w:cs="Times New Roman"/>
          <w:szCs w:val="16"/>
        </w:rPr>
        <w:fldChar w:fldCharType="end"/>
      </w:r>
      <w:bookmarkEnd w:id="481"/>
      <w:r w:rsidRPr="008074E8">
        <w:rPr>
          <w:rFonts w:cs="Times New Roman"/>
          <w:szCs w:val="16"/>
        </w:rPr>
        <w:t>.</w:t>
      </w:r>
      <w:proofErr w:type="gramEnd"/>
      <w:r w:rsidRPr="008074E8">
        <w:rPr>
          <w:rFonts w:cs="Times New Roman"/>
          <w:szCs w:val="16"/>
        </w:rPr>
        <w:t xml:space="preserve"> Graph from </w:t>
      </w:r>
      <w:r w:rsidR="00B27E34">
        <w:rPr>
          <w:rFonts w:cs="Times New Roman"/>
          <w:szCs w:val="16"/>
        </w:rPr>
        <w:fldChar w:fldCharType="begin"/>
      </w:r>
      <w:r>
        <w:rPr>
          <w:rFonts w:cs="Times New Roman"/>
          <w:szCs w:val="16"/>
        </w:rPr>
        <w:instrText xml:space="preserve"> REF _Ref350359661 \h </w:instrText>
      </w:r>
      <w:r w:rsidR="00B27E34">
        <w:rPr>
          <w:rFonts w:cs="Times New Roman"/>
          <w:szCs w:val="16"/>
        </w:rPr>
      </w:r>
      <w:r w:rsidR="00B27E34">
        <w:rPr>
          <w:rFonts w:cs="Times New Roman"/>
          <w:szCs w:val="16"/>
        </w:rPr>
        <w:fldChar w:fldCharType="separate"/>
      </w:r>
      <w:r w:rsidRPr="008074E8">
        <w:t xml:space="preserve">Figure </w:t>
      </w:r>
      <w:r>
        <w:rPr>
          <w:noProof/>
        </w:rPr>
        <w:t>6</w:t>
      </w:r>
      <w:r w:rsidR="00B27E34">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482"/>
    </w:p>
    <w:p w14:paraId="42AD7BD3" w14:textId="77777777" w:rsidR="00BA48DA" w:rsidRDefault="00975E62" w:rsidP="00BA48DA">
      <w:pPr>
        <w:ind w:firstLine="216"/>
        <w:rPr>
          <w:sz w:val="20"/>
          <w:szCs w:val="20"/>
        </w:rPr>
      </w:pPr>
      <w:r w:rsidRPr="00975E62">
        <w:rPr>
          <w:sz w:val="20"/>
          <w:szCs w:val="20"/>
        </w:rPr>
        <w:t xml:space="preserve">In </w:t>
      </w:r>
      <w:r w:rsidR="00B27E34">
        <w:fldChar w:fldCharType="begin"/>
      </w:r>
      <w:r w:rsidR="005417B0">
        <w:rPr>
          <w:sz w:val="20"/>
          <w:szCs w:val="20"/>
        </w:rPr>
        <w:instrText xml:space="preserve"> REF _Ref350357850 \h </w:instrText>
      </w:r>
      <w:r w:rsidR="00B27E34">
        <w:fldChar w:fldCharType="separate"/>
      </w:r>
      <w:proofErr w:type="gramStart"/>
      <w:r w:rsidR="00410B45" w:rsidRPr="008074E8">
        <w:rPr>
          <w:szCs w:val="16"/>
        </w:rPr>
        <w:t xml:space="preserve">Figure </w:t>
      </w:r>
      <w:r w:rsidR="00410B45">
        <w:rPr>
          <w:noProof/>
          <w:szCs w:val="16"/>
        </w:rPr>
        <w:t>7</w:t>
      </w:r>
      <w:proofErr w:type="gramEnd"/>
      <w:r w:rsidR="00B27E34">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w:t>
      </w:r>
      <w:r w:rsidRPr="00975E62">
        <w:rPr>
          <w:sz w:val="20"/>
          <w:szCs w:val="20"/>
        </w:rPr>
        <w:lastRenderedPageBreak/>
        <w:t>productivity. From nodes 3 to 7, his working hours remained unaltered. Therefore, the change from nodes 2 to 3 was mainly due the change on his daily working time. However, if we look at node 4, we can see a drop in his productivity.</w:t>
      </w:r>
    </w:p>
    <w:p w14:paraId="1474374E" w14:textId="77777777" w:rsidR="00BA48DA" w:rsidDel="00E16DFE" w:rsidRDefault="00975E62" w:rsidP="00BA48DA">
      <w:pPr>
        <w:ind w:firstLine="216"/>
        <w:rPr>
          <w:del w:id="483" w:author="Kohwalter" w:date="2013-03-06T18:22:00Z"/>
          <w:sz w:val="20"/>
          <w:szCs w:val="20"/>
        </w:rPr>
      </w:pPr>
      <w:del w:id="484" w:author="Kohwalter" w:date="2013-03-06T18:22:00Z">
        <w:r w:rsidRPr="00975E62" w:rsidDel="00E16DFE">
          <w:rPr>
            <w:sz w:val="20"/>
            <w:szCs w:val="20"/>
          </w:rPr>
          <w:delText xml:space="preserve">The task performed at node 4 was design-code, as showed by </w:delText>
        </w:r>
        <w:r w:rsidR="00B27E34" w:rsidDel="00E16DFE">
          <w:fldChar w:fldCharType="begin"/>
        </w:r>
        <w:r w:rsidR="00DB169A" w:rsidDel="00E16DFE">
          <w:delInstrText xml:space="preserve"> REF _Ref342653524 \h  \* MERGEFORMAT </w:delInstrText>
        </w:r>
        <w:r w:rsidR="00B27E34" w:rsidDel="00E16DFE">
          <w:fldChar w:fldCharType="separate"/>
        </w:r>
      </w:del>
      <w:del w:id="485" w:author="Kohwalter" w:date="2013-03-05T17:19:00Z">
        <w:r w:rsidR="009A650F" w:rsidRPr="009A650F" w:rsidDel="009A650F">
          <w:rPr>
            <w:sz w:val="20"/>
            <w:szCs w:val="20"/>
          </w:rPr>
          <w:delText xml:space="preserve">Figure </w:delText>
        </w:r>
        <w:r w:rsidR="009A650F" w:rsidRPr="009A650F" w:rsidDel="009A650F">
          <w:rPr>
            <w:noProof/>
            <w:sz w:val="20"/>
            <w:szCs w:val="20"/>
          </w:rPr>
          <w:delText>11</w:delText>
        </w:r>
      </w:del>
      <w:del w:id="486" w:author="Kohwalter" w:date="2013-03-06T18:22:00Z">
        <w:r w:rsidR="00B27E34" w:rsidDel="00E16DFE">
          <w:fldChar w:fldCharType="end"/>
        </w:r>
        <w:r w:rsidRPr="00975E62" w:rsidDel="00E16DFE">
          <w:rPr>
            <w:sz w:val="20"/>
            <w:szCs w:val="20"/>
          </w:rPr>
          <w:delText xml:space="preserve">, but even so there was a subtle decrease due to changes in his stamina and morale. In node 5 the change is more visible, especially because he was in ad hoc mode, same as node 3. His working hours had not decreased, as noted in </w:delText>
        </w:r>
        <w:r w:rsidR="00B27E34" w:rsidDel="00E16DFE">
          <w:fldChar w:fldCharType="begin"/>
        </w:r>
        <w:r w:rsidR="00DB169A" w:rsidDel="00E16DFE">
          <w:delInstrText xml:space="preserve"> REF _Ref342057094 \h  \* MERGEFORMAT </w:delInstrText>
        </w:r>
        <w:r w:rsidR="00B27E34" w:rsidDel="00E16DFE">
          <w:fldChar w:fldCharType="separate"/>
        </w:r>
      </w:del>
      <w:del w:id="487" w:author="Kohwalter" w:date="2013-03-05T17:19:00Z">
        <w:r w:rsidR="009A650F" w:rsidRPr="009A650F" w:rsidDel="009A650F">
          <w:rPr>
            <w:sz w:val="20"/>
            <w:szCs w:val="20"/>
          </w:rPr>
          <w:delText xml:space="preserve">Figure </w:delText>
        </w:r>
        <w:r w:rsidR="009A650F" w:rsidRPr="009A650F" w:rsidDel="009A650F">
          <w:rPr>
            <w:noProof/>
            <w:sz w:val="20"/>
            <w:szCs w:val="20"/>
          </w:rPr>
          <w:delText>12</w:delText>
        </w:r>
      </w:del>
      <w:del w:id="488" w:author="Kohwalter" w:date="2013-03-06T18:22:00Z">
        <w:r w:rsidR="00B27E34" w:rsidDel="00E16DFE">
          <w:fldChar w:fldCharType="end"/>
        </w:r>
        <w:r w:rsidRPr="00975E62" w:rsidDel="00E16DFE">
          <w:rPr>
            <w:sz w:val="20"/>
            <w:szCs w:val="20"/>
          </w:rPr>
          <w:delText xml:space="preserve">. This drastic change probably occurred because the programmer was getting tired, meaning his stamina was dropping because of the extra hours he was doing. </w:delText>
        </w:r>
      </w:del>
    </w:p>
    <w:p w14:paraId="497A6328" w14:textId="77777777" w:rsidR="00975E62" w:rsidRPr="00975E62" w:rsidRDefault="00975E62" w:rsidP="00BA48DA">
      <w:pPr>
        <w:ind w:firstLine="216"/>
        <w:rPr>
          <w:sz w:val="20"/>
          <w:szCs w:val="20"/>
        </w:rPr>
      </w:pPr>
      <w:r w:rsidRPr="00975E62">
        <w:rPr>
          <w:sz w:val="20"/>
          <w:szCs w:val="20"/>
        </w:rPr>
        <w:t>By changing the filter again to show stamina levels, we can see in</w:t>
      </w:r>
      <w:r w:rsidR="00F53865">
        <w:rPr>
          <w:sz w:val="20"/>
          <w:szCs w:val="20"/>
        </w:rPr>
        <w:t xml:space="preserve"> </w:t>
      </w:r>
      <w:r w:rsidR="00B27E34">
        <w:fldChar w:fldCharType="begin"/>
      </w:r>
      <w:r w:rsidR="005417B0">
        <w:rPr>
          <w:sz w:val="20"/>
          <w:szCs w:val="20"/>
        </w:rPr>
        <w:instrText xml:space="preserve"> REF _Ref350357850 \h </w:instrText>
      </w:r>
      <w:r w:rsidR="00B27E34">
        <w:fldChar w:fldCharType="separate"/>
      </w:r>
      <w:r w:rsidR="00410B45" w:rsidRPr="008074E8">
        <w:rPr>
          <w:szCs w:val="16"/>
        </w:rPr>
        <w:t xml:space="preserve">Figure </w:t>
      </w:r>
      <w:r w:rsidR="00410B45">
        <w:rPr>
          <w:noProof/>
          <w:szCs w:val="16"/>
        </w:rPr>
        <w:t>7</w:t>
      </w:r>
      <w:r w:rsidR="00B27E34">
        <w:fldChar w:fldCharType="end"/>
      </w:r>
      <w:r w:rsidRPr="00975E62">
        <w:rPr>
          <w:sz w:val="20"/>
          <w:szCs w:val="20"/>
        </w:rPr>
        <w:t xml:space="preserve"> that in node </w:t>
      </w:r>
      <w:proofErr w:type="gramStart"/>
      <w:r w:rsidRPr="00975E62">
        <w:rPr>
          <w:sz w:val="20"/>
          <w:szCs w:val="20"/>
        </w:rPr>
        <w:t>3</w:t>
      </w:r>
      <w:proofErr w:type="gramEnd"/>
      <w:r w:rsidRPr="00975E62">
        <w:rPr>
          <w:sz w:val="20"/>
          <w:szCs w:val="20"/>
        </w:rPr>
        <w:t xml:space="preserve"> his stamina </w:t>
      </w:r>
      <w:del w:id="489" w:author="Kohwalter" w:date="2013-03-06T18:22:00Z">
        <w:r w:rsidRPr="00975E62" w:rsidDel="00E16DFE">
          <w:rPr>
            <w:sz w:val="20"/>
            <w:szCs w:val="20"/>
          </w:rPr>
          <w:delText xml:space="preserve">indeed </w:delText>
        </w:r>
      </w:del>
      <w:r w:rsidRPr="00975E62">
        <w:rPr>
          <w:sz w:val="20"/>
          <w:szCs w:val="20"/>
        </w:rPr>
        <w:t>dropped to yellow because of the extra hours and in node 4 it reached red due to exhaustion. Another side effect of his exhaustion was the change on the programmer’s morale, which also reached the red zone in node 5</w:t>
      </w:r>
      <w:del w:id="490" w:author="Kohwalter" w:date="2013-03-06T18:29:00Z">
        <w:r w:rsidRPr="00975E62" w:rsidDel="00F53865">
          <w:rPr>
            <w:sz w:val="20"/>
            <w:szCs w:val="20"/>
          </w:rPr>
          <w:delText xml:space="preserve">, as illustrated by </w:delText>
        </w:r>
        <w:r w:rsidR="00B27E34" w:rsidDel="00F53865">
          <w:fldChar w:fldCharType="begin"/>
        </w:r>
        <w:r w:rsidR="00DB169A" w:rsidDel="00F53865">
          <w:delInstrText xml:space="preserve"> REF _Ref342058701 \h  \* MERGEFORMAT </w:delInstrText>
        </w:r>
        <w:r w:rsidR="00B27E34" w:rsidDel="00F53865">
          <w:fldChar w:fldCharType="separate"/>
        </w:r>
      </w:del>
      <w:del w:id="491" w:author="Kohwalter" w:date="2013-03-05T17:19:00Z">
        <w:r w:rsidR="009A650F" w:rsidRPr="009A650F" w:rsidDel="009A650F">
          <w:rPr>
            <w:sz w:val="20"/>
            <w:szCs w:val="20"/>
          </w:rPr>
          <w:delText xml:space="preserve">Figure </w:delText>
        </w:r>
        <w:r w:rsidR="009A650F" w:rsidRPr="009A650F" w:rsidDel="009A650F">
          <w:rPr>
            <w:noProof/>
            <w:sz w:val="20"/>
            <w:szCs w:val="20"/>
          </w:rPr>
          <w:delText>14</w:delText>
        </w:r>
      </w:del>
      <w:del w:id="492" w:author="Kohwalter" w:date="2013-03-06T18:29:00Z">
        <w:r w:rsidR="00B27E34" w:rsidDel="00F53865">
          <w:fldChar w:fldCharType="end"/>
        </w:r>
      </w:del>
      <w:r w:rsidRPr="00975E62">
        <w:rPr>
          <w:sz w:val="20"/>
          <w:szCs w:val="20"/>
        </w:rPr>
        <w:t>. Lastly, the small variation from nodes 5 to 7 is due to a random range modifier during productivity computation, since the programmer is already working at minimal levels at the current configuration.</w:t>
      </w:r>
      <w:r w:rsidR="00E715DC">
        <w:rPr>
          <w:sz w:val="20"/>
          <w:szCs w:val="20"/>
        </w:rPr>
        <w:t xml:space="preserve"> </w:t>
      </w:r>
      <w:r w:rsidRPr="00975E62">
        <w:rPr>
          <w:sz w:val="20"/>
          <w:szCs w:val="20"/>
        </w:rPr>
        <w:t>With both the morale and stamina at lowest levels, the extra hours were not compensating his productivity loss. As previously shown, if his morale levels do not increase, the programmer might resign.</w:t>
      </w:r>
    </w:p>
    <w:p w14:paraId="773ADBBB" w14:textId="77777777" w:rsidR="00975E62" w:rsidRPr="00975E62" w:rsidRDefault="00975E62" w:rsidP="00A03E84">
      <w:pPr>
        <w:pStyle w:val="Heading1"/>
      </w:pPr>
      <w:bookmarkStart w:id="493" w:name="_Ref341897928"/>
      <w:r w:rsidRPr="00A03E84">
        <w:t>C</w:t>
      </w:r>
      <w:bookmarkEnd w:id="493"/>
      <w:r w:rsidR="00A03E84">
        <w:t>onclusion</w:t>
      </w:r>
    </w:p>
    <w:p w14:paraId="280C8BD9" w14:textId="77777777" w:rsidR="00BA48DA" w:rsidRDefault="00975E62" w:rsidP="00BA48DA">
      <w:pPr>
        <w:ind w:firstLine="216"/>
        <w:rPr>
          <w:sz w:val="20"/>
          <w:szCs w:val="20"/>
        </w:rPr>
      </w:pPr>
      <w:r w:rsidRPr="00975E62">
        <w:rPr>
          <w:sz w:val="20"/>
          <w:szCs w:val="20"/>
        </w:rPr>
        <w:t xml:space="preserve">This paper proposed a new type of game flow analysis by using a </w:t>
      </w:r>
      <w:r w:rsidRPr="00921782">
        <w:rPr>
          <w:i/>
          <w:sz w:val="20"/>
          <w:szCs w:val="20"/>
        </w:rPr>
        <w:t>provenance in games</w:t>
      </w:r>
      <w:r w:rsidRPr="00975E62">
        <w:rPr>
          <w:sz w:val="20"/>
          <w:szCs w:val="20"/>
        </w:rPr>
        <w:t xml:space="preserve"> framework. It allows post game analysis to discover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w:t>
      </w:r>
      <w:proofErr w:type="gramStart"/>
      <w:r w:rsidRPr="00975E62">
        <w:rPr>
          <w:sz w:val="20"/>
          <w:szCs w:val="20"/>
        </w:rPr>
        <w:t>can also be used</w:t>
      </w:r>
      <w:proofErr w:type="gramEnd"/>
      <w:r w:rsidRPr="00975E62">
        <w:rPr>
          <w:sz w:val="20"/>
          <w:szCs w:val="20"/>
        </w:rPr>
        <w:t xml:space="preserve"> to analyze a game story development, how it was generated, and which events affected it.</w:t>
      </w:r>
    </w:p>
    <w:p w14:paraId="045DC181" w14:textId="77777777" w:rsidR="00BA48DA" w:rsidRDefault="00975E62" w:rsidP="00BA48DA">
      <w:pPr>
        <w:ind w:firstLine="216"/>
        <w:rPr>
          <w:sz w:val="20"/>
          <w:szCs w:val="20"/>
        </w:rPr>
      </w:pPr>
      <w:del w:id="494" w:author="Kohwalter" w:date="2013-03-06T17:27:00Z">
        <w:r w:rsidRPr="00975E62" w:rsidDel="00E715DC">
          <w:rPr>
            <w:sz w:val="20"/>
            <w:szCs w:val="20"/>
          </w:rPr>
          <w:delText>In this paper we</w:delText>
        </w:r>
      </w:del>
      <w:ins w:id="495" w:author="Kohwalter" w:date="2013-03-06T17:27:00Z">
        <w:r w:rsidR="00E715DC">
          <w:rPr>
            <w:sz w:val="20"/>
            <w:szCs w:val="20"/>
          </w:rPr>
          <w:t>We also</w:t>
        </w:r>
      </w:ins>
      <w:r w:rsidRPr="00975E62">
        <w:rPr>
          <w:sz w:val="20"/>
          <w:szCs w:val="20"/>
        </w:rPr>
        <w:t xml:space="preserve"> presented the </w:t>
      </w:r>
      <w:r w:rsidRPr="00F80D29">
        <w:rPr>
          <w:i/>
          <w:sz w:val="20"/>
          <w:szCs w:val="20"/>
        </w:rPr>
        <w:t>Proof Viewer</w:t>
      </w:r>
      <w:r w:rsidRPr="00975E62">
        <w:rPr>
          <w:sz w:val="20"/>
          <w:szCs w:val="20"/>
        </w:rPr>
        <w:t xml:space="preserve">, a tool to visually aid the analysis by manipulating the generated provenance graph from collected data. We also showed a game in which our proposed provenance analysis was instantiated, with some flow and elements examples. During the game session, information </w:t>
      </w:r>
      <w:proofErr w:type="gramStart"/>
      <w:r w:rsidRPr="00975E62">
        <w:rPr>
          <w:sz w:val="20"/>
          <w:szCs w:val="20"/>
        </w:rPr>
        <w:t>is collected</w:t>
      </w:r>
      <w:proofErr w:type="gramEnd"/>
      <w:r w:rsidRPr="00975E62">
        <w:rPr>
          <w:sz w:val="20"/>
          <w:szCs w:val="20"/>
        </w:rPr>
        <w:t xml:space="preserve">, generating a game flow log, which is used in a post analysis to generate a provenance graph. We also explained some analysis features that </w:t>
      </w:r>
      <w:proofErr w:type="gramStart"/>
      <w:r w:rsidRPr="00975E62">
        <w:rPr>
          <w:sz w:val="20"/>
          <w:szCs w:val="20"/>
        </w:rPr>
        <w:t>can be done</w:t>
      </w:r>
      <w:proofErr w:type="gramEnd"/>
      <w:r w:rsidRPr="00975E62">
        <w:rPr>
          <w:sz w:val="20"/>
          <w:szCs w:val="20"/>
        </w:rPr>
        <w:t xml:space="preserve"> in the provenance graph to aid or refine the analysis. </w:t>
      </w:r>
    </w:p>
    <w:p w14:paraId="1BD511C9" w14:textId="77777777" w:rsidR="00BA48DA" w:rsidDel="009735AA" w:rsidRDefault="00975E62" w:rsidP="00BA48DA">
      <w:pPr>
        <w:ind w:firstLine="216"/>
        <w:rPr>
          <w:del w:id="496" w:author="Kohwalter" w:date="2013-03-06T17:38:00Z"/>
          <w:sz w:val="20"/>
          <w:szCs w:val="20"/>
        </w:rPr>
      </w:pPr>
      <w:del w:id="497" w:author="Kohwalter" w:date="2013-03-06T17:38:00Z">
        <w:r w:rsidRPr="00975E62" w:rsidDel="009735AA">
          <w:rPr>
            <w:sz w:val="20"/>
            <w:szCs w:val="20"/>
          </w:rPr>
          <w:delText>However, there are still some limitations. If the provenance graph is too large, by the order of thousands of nodes, even using the granularity filter, there will be some visualization limitations, not to mention performance degradation when executing filters. Due to the graph size, information contained in collapsed nodes will also have visualization issues. This happens because the collapsed node is actually a graph, and the information displayed is a list of all nodes contained in it with their respective information. One way to deal with this problem is to filter the displayed information from the graph-node to only a few, more important or relevant ones, and display the visualization of the collapsed graph in a separated window.</w:delText>
        </w:r>
      </w:del>
    </w:p>
    <w:p w14:paraId="58180E08" w14:textId="77777777" w:rsidR="00975E62" w:rsidRPr="00BA48DA" w:rsidRDefault="00975E62" w:rsidP="00BA48DA">
      <w:pPr>
        <w:ind w:firstLine="216"/>
        <w:rPr>
          <w:sz w:val="20"/>
          <w:szCs w:val="20"/>
        </w:rPr>
      </w:pPr>
      <w:r w:rsidRPr="00975E62">
        <w:rPr>
          <w:sz w:val="20"/>
          <w:szCs w:val="20"/>
        </w:rPr>
        <w:t xml:space="preserve">Currently, we do not make inferences to the user, but let the user decide what he wants to infer. Studies in this area </w:t>
      </w:r>
      <w:proofErr w:type="gramStart"/>
      <w:r w:rsidRPr="00975E62">
        <w:rPr>
          <w:sz w:val="20"/>
          <w:szCs w:val="20"/>
        </w:rPr>
        <w:t>can be made</w:t>
      </w:r>
      <w:proofErr w:type="gramEnd"/>
      <w:r w:rsidRPr="00975E62">
        <w:rPr>
          <w:sz w:val="20"/>
          <w:szCs w:val="20"/>
        </w:rPr>
        <w:t xml:space="preserve"> in order to identify information that can be </w:t>
      </w:r>
      <w:del w:id="498" w:author="Kohwalter" w:date="2013-03-06T17:24:00Z">
        <w:r w:rsidRPr="00975E62" w:rsidDel="00E715DC">
          <w:rPr>
            <w:sz w:val="20"/>
            <w:szCs w:val="20"/>
          </w:rPr>
          <w:delText xml:space="preserve">safely </w:delText>
        </w:r>
      </w:del>
      <w:r w:rsidRPr="00975E62">
        <w:rPr>
          <w:sz w:val="20"/>
          <w:szCs w:val="20"/>
        </w:rPr>
        <w:t xml:space="preserve">omitted from the user without affecting the overall analysis. Another interesting research is to automatically identify patterns in the game flow. Lastly, we plan on working in different graph visualization layouts and run experiments to evaluate the aspects of learnability </w:t>
      </w:r>
      <w:del w:id="499" w:author="Kohwalter" w:date="2013-03-06T17:24:00Z">
        <w:r w:rsidRPr="00975E62" w:rsidDel="00E715DC">
          <w:rPr>
            <w:sz w:val="20"/>
            <w:szCs w:val="20"/>
          </w:rPr>
          <w:delText xml:space="preserve">of </w:delText>
        </w:r>
      </w:del>
      <w:r w:rsidRPr="00975E62">
        <w:rPr>
          <w:sz w:val="20"/>
          <w:szCs w:val="20"/>
        </w:rPr>
        <w:t>using the provenance graph in order to understand better the story.</w:t>
      </w:r>
    </w:p>
    <w:p w14:paraId="2DDF23B9" w14:textId="77777777" w:rsidR="00975E62" w:rsidRPr="00975E62" w:rsidRDefault="00975E62" w:rsidP="00A03E84">
      <w:pPr>
        <w:pStyle w:val="Heading5"/>
      </w:pPr>
      <w:r w:rsidRPr="00975E62">
        <w:t>A</w:t>
      </w:r>
      <w:r w:rsidR="00A03E84">
        <w:t>cknowledgments</w:t>
      </w:r>
    </w:p>
    <w:p w14:paraId="646A2960" w14:textId="77777777" w:rsidR="00975E62" w:rsidRPr="00975E62" w:rsidRDefault="00975E62" w:rsidP="00BA48DA">
      <w:pPr>
        <w:ind w:firstLine="216"/>
        <w:rPr>
          <w:sz w:val="20"/>
          <w:szCs w:val="20"/>
        </w:rPr>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14:paraId="57C2386B" w14:textId="77777777" w:rsidR="00975E62" w:rsidRPr="00975E62" w:rsidRDefault="00975E62" w:rsidP="00A03E84">
      <w:pPr>
        <w:pStyle w:val="Heading5"/>
      </w:pPr>
      <w:r w:rsidRPr="00975E62">
        <w:t>R</w:t>
      </w:r>
      <w:r w:rsidR="00A03E84">
        <w:t>eferences</w:t>
      </w:r>
    </w:p>
    <w:p w14:paraId="50FB33F7" w14:textId="77777777" w:rsidR="002242DC" w:rsidRPr="002242DC" w:rsidRDefault="00B27E34" w:rsidP="002242DC">
      <w:pPr>
        <w:pStyle w:val="Bibliography"/>
        <w:rPr>
          <w:sz w:val="16"/>
          <w:szCs w:val="16"/>
        </w:rPr>
      </w:pPr>
      <w:r w:rsidRPr="002242DC">
        <w:rPr>
          <w:sz w:val="16"/>
          <w:szCs w:val="16"/>
        </w:rPr>
        <w:fldChar w:fldCharType="begin"/>
      </w:r>
      <w:r w:rsidR="002242DC" w:rsidRPr="002242DC">
        <w:rPr>
          <w:sz w:val="16"/>
          <w:szCs w:val="16"/>
        </w:rPr>
        <w:instrText xml:space="preserve"> ADDIN ZOTERO_BIBL {"custom":[]} CSL_BIBLIOGRAPHY </w:instrText>
      </w:r>
      <w:r w:rsidRPr="002242DC">
        <w:rPr>
          <w:sz w:val="16"/>
          <w:szCs w:val="16"/>
        </w:rPr>
        <w:fldChar w:fldCharType="separate"/>
      </w:r>
      <w:r w:rsidR="002242DC" w:rsidRPr="002242DC">
        <w:rPr>
          <w:sz w:val="16"/>
          <w:szCs w:val="16"/>
        </w:rPr>
        <w:t>[1]</w:t>
      </w:r>
      <w:r w:rsidR="002242DC" w:rsidRPr="002242DC">
        <w:rPr>
          <w:sz w:val="16"/>
          <w:szCs w:val="16"/>
        </w:rPr>
        <w:tab/>
        <w:t xml:space="preserve">Abt, C.C. 1987. </w:t>
      </w:r>
      <w:r w:rsidR="002242DC" w:rsidRPr="002242DC">
        <w:rPr>
          <w:i/>
          <w:iCs/>
          <w:sz w:val="16"/>
          <w:szCs w:val="16"/>
        </w:rPr>
        <w:t>Serious Games</w:t>
      </w:r>
      <w:r w:rsidR="002242DC" w:rsidRPr="002242DC">
        <w:rPr>
          <w:sz w:val="16"/>
          <w:szCs w:val="16"/>
        </w:rPr>
        <w:t>. University Press of America.</w:t>
      </w:r>
    </w:p>
    <w:p w14:paraId="5005756D" w14:textId="77777777" w:rsidR="002242DC" w:rsidRPr="002242DC" w:rsidRDefault="002242DC" w:rsidP="002242DC">
      <w:pPr>
        <w:pStyle w:val="Bibliography"/>
        <w:rPr>
          <w:sz w:val="16"/>
          <w:szCs w:val="16"/>
        </w:rPr>
      </w:pPr>
      <w:r w:rsidRPr="002242DC">
        <w:rPr>
          <w:sz w:val="16"/>
          <w:szCs w:val="16"/>
        </w:rPr>
        <w:lastRenderedPageBreak/>
        <w:t>[2]</w:t>
      </w:r>
      <w:r w:rsidRPr="002242DC">
        <w:rPr>
          <w:sz w:val="16"/>
          <w:szCs w:val="16"/>
        </w:rPr>
        <w:tab/>
        <w:t xml:space="preserve">Andersen, E., Liu, Y.-E., Apter, E., Boucher-Genesse, F. and Popović, Z. 2010. Gameplay analysis through state projection. </w:t>
      </w:r>
      <w:r w:rsidRPr="002242DC">
        <w:rPr>
          <w:i/>
          <w:iCs/>
          <w:sz w:val="16"/>
          <w:szCs w:val="16"/>
        </w:rPr>
        <w:t>Proceedings of the Fifth International Conference on the Foundations of Digital Games</w:t>
      </w:r>
      <w:r w:rsidRPr="002242DC">
        <w:rPr>
          <w:sz w:val="16"/>
          <w:szCs w:val="16"/>
        </w:rPr>
        <w:t xml:space="preserve"> (New York, NY, USA, 2010), 1–8.</w:t>
      </w:r>
    </w:p>
    <w:p w14:paraId="7C76C99C" w14:textId="77777777" w:rsidR="002242DC" w:rsidRPr="002242DC" w:rsidRDefault="002242DC" w:rsidP="002242DC">
      <w:pPr>
        <w:pStyle w:val="Bibliography"/>
        <w:rPr>
          <w:sz w:val="16"/>
          <w:szCs w:val="16"/>
        </w:rPr>
      </w:pPr>
      <w:r w:rsidRPr="002242DC">
        <w:rPr>
          <w:sz w:val="16"/>
          <w:szCs w:val="16"/>
        </w:rPr>
        <w:t>[3]</w:t>
      </w:r>
      <w:r w:rsidRPr="002242DC">
        <w:rPr>
          <w:sz w:val="16"/>
          <w:szCs w:val="16"/>
        </w:rPr>
        <w:tab/>
        <w:t xml:space="preserve">Baker, A., Navarro, E. and Van der Hoek, A. 2003. Problems and Programmers: An Educational Software Engineering Card Game. </w:t>
      </w:r>
      <w:r w:rsidRPr="002242DC">
        <w:rPr>
          <w:i/>
          <w:iCs/>
          <w:sz w:val="16"/>
          <w:szCs w:val="16"/>
        </w:rPr>
        <w:t>International Conference on Software Engineering(ICSE)</w:t>
      </w:r>
      <w:r w:rsidRPr="002242DC">
        <w:rPr>
          <w:sz w:val="16"/>
          <w:szCs w:val="16"/>
        </w:rPr>
        <w:t>. (2003), 614–621.</w:t>
      </w:r>
    </w:p>
    <w:p w14:paraId="74215EE7" w14:textId="77777777" w:rsidR="002242DC" w:rsidRPr="002242DC" w:rsidRDefault="002242DC" w:rsidP="002242DC">
      <w:pPr>
        <w:pStyle w:val="Bibliography"/>
        <w:rPr>
          <w:sz w:val="16"/>
          <w:szCs w:val="16"/>
        </w:rPr>
      </w:pPr>
      <w:r w:rsidRPr="002242DC">
        <w:rPr>
          <w:sz w:val="16"/>
          <w:szCs w:val="16"/>
        </w:rPr>
        <w:t>[4]</w:t>
      </w:r>
      <w:r w:rsidRPr="002242DC">
        <w:rPr>
          <w:sz w:val="16"/>
          <w:szCs w:val="16"/>
        </w:rPr>
        <w:tab/>
        <w:t xml:space="preserve">Bristol, E.H. 1977. Pattern recognition: An alternative to parameter identification in adaptive control. </w:t>
      </w:r>
      <w:r w:rsidRPr="002242DC">
        <w:rPr>
          <w:i/>
          <w:iCs/>
          <w:sz w:val="16"/>
          <w:szCs w:val="16"/>
        </w:rPr>
        <w:t>Automatica</w:t>
      </w:r>
      <w:r w:rsidRPr="002242DC">
        <w:rPr>
          <w:sz w:val="16"/>
          <w:szCs w:val="16"/>
        </w:rPr>
        <w:t>. 13, 2 (Mar. 1977), 197–202.</w:t>
      </w:r>
    </w:p>
    <w:p w14:paraId="3F42C039" w14:textId="77777777" w:rsidR="002242DC" w:rsidRPr="002242DC" w:rsidRDefault="002242DC" w:rsidP="002242DC">
      <w:pPr>
        <w:pStyle w:val="Bibliography"/>
        <w:rPr>
          <w:sz w:val="16"/>
          <w:szCs w:val="16"/>
        </w:rPr>
      </w:pPr>
      <w:r w:rsidRPr="002242DC">
        <w:rPr>
          <w:sz w:val="16"/>
          <w:szCs w:val="16"/>
        </w:rPr>
        <w:t>[5]</w:t>
      </w:r>
      <w:r w:rsidRPr="002242DC">
        <w:rPr>
          <w:sz w:val="16"/>
          <w:szCs w:val="16"/>
        </w:rPr>
        <w:tab/>
        <w:t xml:space="preserve">Cavazza, M., Charles, F. and Mead, S.J. 2002. Character-based interactive storytelling. </w:t>
      </w:r>
      <w:r w:rsidRPr="002242DC">
        <w:rPr>
          <w:i/>
          <w:iCs/>
          <w:sz w:val="16"/>
          <w:szCs w:val="16"/>
        </w:rPr>
        <w:t>IEEE Intelligent Systems</w:t>
      </w:r>
      <w:r w:rsidRPr="002242DC">
        <w:rPr>
          <w:sz w:val="16"/>
          <w:szCs w:val="16"/>
        </w:rPr>
        <w:t>. 17, 4 (Aug. 2002), 17 – 24.</w:t>
      </w:r>
    </w:p>
    <w:p w14:paraId="7ED531BB" w14:textId="77777777" w:rsidR="002242DC" w:rsidRPr="002242DC" w:rsidRDefault="002242DC" w:rsidP="002242DC">
      <w:pPr>
        <w:pStyle w:val="Bibliography"/>
        <w:rPr>
          <w:sz w:val="16"/>
          <w:szCs w:val="16"/>
        </w:rPr>
      </w:pPr>
      <w:r w:rsidRPr="002242DC">
        <w:rPr>
          <w:sz w:val="16"/>
          <w:szCs w:val="16"/>
        </w:rPr>
        <w:t>[6]</w:t>
      </w:r>
      <w:r w:rsidRPr="002242DC">
        <w:rPr>
          <w:sz w:val="16"/>
          <w:szCs w:val="16"/>
        </w:rPr>
        <w:tab/>
        <w:t xml:space="preserve">Cios, K., Pedrycz, W. and Swiniarski, R.W. 1998. </w:t>
      </w:r>
      <w:r w:rsidRPr="002242DC">
        <w:rPr>
          <w:i/>
          <w:iCs/>
          <w:sz w:val="16"/>
          <w:szCs w:val="16"/>
        </w:rPr>
        <w:t>Data mining methods for knowledge discovery</w:t>
      </w:r>
      <w:r w:rsidRPr="002242DC">
        <w:rPr>
          <w:sz w:val="16"/>
          <w:szCs w:val="16"/>
        </w:rPr>
        <w:t>. Kluwer Academic Publishers.</w:t>
      </w:r>
    </w:p>
    <w:p w14:paraId="53E1C9C5" w14:textId="77777777" w:rsidR="002242DC" w:rsidRPr="002242DC" w:rsidRDefault="002242DC" w:rsidP="002242DC">
      <w:pPr>
        <w:pStyle w:val="Bibliography"/>
        <w:rPr>
          <w:sz w:val="16"/>
          <w:szCs w:val="16"/>
        </w:rPr>
      </w:pPr>
      <w:r w:rsidRPr="002242DC">
        <w:rPr>
          <w:sz w:val="16"/>
          <w:szCs w:val="16"/>
        </w:rPr>
        <w:t>[7]</w:t>
      </w:r>
      <w:r w:rsidRPr="002242DC">
        <w:rPr>
          <w:sz w:val="16"/>
          <w:szCs w:val="16"/>
        </w:rPr>
        <w:tab/>
        <w:t xml:space="preserve">Consalvo, Mi. and Dutton, N. 2006. Game analysis: Developing a methodological toolkit for the qualitative study of games. </w:t>
      </w:r>
      <w:r w:rsidRPr="002242DC">
        <w:rPr>
          <w:i/>
          <w:iCs/>
          <w:sz w:val="16"/>
          <w:szCs w:val="16"/>
        </w:rPr>
        <w:t>Game Studies</w:t>
      </w:r>
      <w:r w:rsidRPr="002242DC">
        <w:rPr>
          <w:sz w:val="16"/>
          <w:szCs w:val="16"/>
        </w:rPr>
        <w:t>. 6, 1 (Dec. 2006).</w:t>
      </w:r>
    </w:p>
    <w:p w14:paraId="180667B4" w14:textId="77777777" w:rsidR="002242DC" w:rsidRPr="002242DC" w:rsidRDefault="002242DC" w:rsidP="002242DC">
      <w:pPr>
        <w:pStyle w:val="Bibliography"/>
        <w:rPr>
          <w:sz w:val="16"/>
          <w:szCs w:val="16"/>
        </w:rPr>
      </w:pPr>
      <w:r w:rsidRPr="002242DC">
        <w:rPr>
          <w:sz w:val="16"/>
          <w:szCs w:val="16"/>
        </w:rPr>
        <w:t>[8]</w:t>
      </w:r>
      <w:r w:rsidRPr="002242DC">
        <w:rPr>
          <w:sz w:val="16"/>
          <w:szCs w:val="16"/>
        </w:rPr>
        <w:tab/>
        <w:t xml:space="preserve">Diehl, S. 2007. </w:t>
      </w:r>
      <w:r w:rsidRPr="002242DC">
        <w:rPr>
          <w:i/>
          <w:iCs/>
          <w:sz w:val="16"/>
          <w:szCs w:val="16"/>
        </w:rPr>
        <w:t>Software Visualization: Visualizing the Structure, Behaviour, and Evolution of Software</w:t>
      </w:r>
      <w:r w:rsidRPr="002242DC">
        <w:rPr>
          <w:sz w:val="16"/>
          <w:szCs w:val="16"/>
        </w:rPr>
        <w:t>. Springer.</w:t>
      </w:r>
    </w:p>
    <w:p w14:paraId="48C535C3" w14:textId="77777777" w:rsidR="002242DC" w:rsidRPr="002242DC" w:rsidRDefault="002242DC" w:rsidP="002242DC">
      <w:pPr>
        <w:pStyle w:val="Bibliography"/>
        <w:rPr>
          <w:sz w:val="16"/>
          <w:szCs w:val="16"/>
          <w:lang w:val="pt-BR"/>
        </w:rPr>
      </w:pPr>
      <w:r w:rsidRPr="002242DC">
        <w:rPr>
          <w:sz w:val="16"/>
          <w:szCs w:val="16"/>
        </w:rPr>
        <w:t>[9]</w:t>
      </w:r>
      <w:r w:rsidRPr="002242DC">
        <w:rPr>
          <w:sz w:val="16"/>
          <w:szCs w:val="16"/>
        </w:rPr>
        <w:tab/>
        <w:t xml:space="preserve">Fayyad, U., Piatetsky-Shapiro, G. and Smyth, P. 1996. From Data Mining to Knowledge Discovery in Databases. </w:t>
      </w:r>
      <w:r w:rsidRPr="002242DC">
        <w:rPr>
          <w:i/>
          <w:iCs/>
          <w:sz w:val="16"/>
          <w:szCs w:val="16"/>
          <w:lang w:val="pt-BR"/>
        </w:rPr>
        <w:t>AI Magazine</w:t>
      </w:r>
      <w:r w:rsidRPr="002242DC">
        <w:rPr>
          <w:sz w:val="16"/>
          <w:szCs w:val="16"/>
          <w:lang w:val="pt-BR"/>
        </w:rPr>
        <w:t>. 17, 3 (Mar. 1996), 37.</w:t>
      </w:r>
    </w:p>
    <w:p w14:paraId="50AC5DB8" w14:textId="77777777" w:rsidR="002242DC" w:rsidRPr="002242DC" w:rsidRDefault="002242DC" w:rsidP="002242DC">
      <w:pPr>
        <w:pStyle w:val="Bibliography"/>
        <w:rPr>
          <w:sz w:val="16"/>
          <w:szCs w:val="16"/>
        </w:rPr>
      </w:pPr>
      <w:r w:rsidRPr="002242DC">
        <w:rPr>
          <w:sz w:val="16"/>
          <w:szCs w:val="16"/>
          <w:lang w:val="pt-BR"/>
        </w:rPr>
        <w:t>[10]</w:t>
      </w:r>
      <w:r w:rsidRPr="002242DC">
        <w:rPr>
          <w:sz w:val="16"/>
          <w:szCs w:val="16"/>
          <w:lang w:val="pt-BR"/>
        </w:rPr>
        <w:tab/>
        <w:t xml:space="preserve">Freire, J., Koop, D., Santos, E. and Silva, C.T. 2008. </w:t>
      </w:r>
      <w:r w:rsidRPr="002242DC">
        <w:rPr>
          <w:sz w:val="16"/>
          <w:szCs w:val="16"/>
        </w:rPr>
        <w:t xml:space="preserve">Provenance for Computational Tasks: A Survey. </w:t>
      </w:r>
      <w:r w:rsidRPr="002242DC">
        <w:rPr>
          <w:i/>
          <w:iCs/>
          <w:sz w:val="16"/>
          <w:szCs w:val="16"/>
        </w:rPr>
        <w:t>Computing in Science Engineering</w:t>
      </w:r>
      <w:r w:rsidRPr="002242DC">
        <w:rPr>
          <w:sz w:val="16"/>
          <w:szCs w:val="16"/>
        </w:rPr>
        <w:t>. 10, 3 (Jun. 2008), 11 –21.</w:t>
      </w:r>
    </w:p>
    <w:p w14:paraId="7F943A8D" w14:textId="77777777" w:rsidR="002242DC" w:rsidRPr="002242DC" w:rsidRDefault="002242DC" w:rsidP="002242DC">
      <w:pPr>
        <w:pStyle w:val="Bibliography"/>
        <w:rPr>
          <w:sz w:val="16"/>
          <w:szCs w:val="16"/>
        </w:rPr>
      </w:pPr>
      <w:r w:rsidRPr="002242DC">
        <w:rPr>
          <w:sz w:val="16"/>
          <w:szCs w:val="16"/>
        </w:rPr>
        <w:t>[11]</w:t>
      </w:r>
      <w:r w:rsidRPr="002242DC">
        <w:rPr>
          <w:sz w:val="16"/>
          <w:szCs w:val="16"/>
        </w:rPr>
        <w:tab/>
        <w:t xml:space="preserve">Game Analysis Using Resource-Infrastructure-Action Flow: 2011. </w:t>
      </w:r>
      <w:r w:rsidRPr="002242DC">
        <w:rPr>
          <w:i/>
          <w:iCs/>
          <w:sz w:val="16"/>
          <w:szCs w:val="16"/>
        </w:rPr>
        <w:t>http://ficial.wordpress.com/2011/10/23/game-analysis-using-resource-infrastructure-action-flow/</w:t>
      </w:r>
      <w:r w:rsidRPr="002242DC">
        <w:rPr>
          <w:sz w:val="16"/>
          <w:szCs w:val="16"/>
        </w:rPr>
        <w:t>. Accessed: 2012-10-19.</w:t>
      </w:r>
    </w:p>
    <w:p w14:paraId="749723D6" w14:textId="77777777" w:rsidR="002242DC" w:rsidRPr="002242DC" w:rsidRDefault="002242DC" w:rsidP="002242DC">
      <w:pPr>
        <w:pStyle w:val="Bibliography"/>
        <w:rPr>
          <w:sz w:val="16"/>
          <w:szCs w:val="16"/>
        </w:rPr>
      </w:pPr>
      <w:r w:rsidRPr="002242DC">
        <w:rPr>
          <w:sz w:val="16"/>
          <w:szCs w:val="16"/>
        </w:rPr>
        <w:t>[12]</w:t>
      </w:r>
      <w:r w:rsidRPr="002242DC">
        <w:rPr>
          <w:sz w:val="16"/>
          <w:szCs w:val="16"/>
        </w:rPr>
        <w:tab/>
        <w:t xml:space="preserve">Han, J. and Kamber, M. 2006. </w:t>
      </w:r>
      <w:r w:rsidRPr="002242DC">
        <w:rPr>
          <w:i/>
          <w:iCs/>
          <w:sz w:val="16"/>
          <w:szCs w:val="16"/>
        </w:rPr>
        <w:t>Data Mining: Concepts and Techniques</w:t>
      </w:r>
      <w:r w:rsidRPr="002242DC">
        <w:rPr>
          <w:sz w:val="16"/>
          <w:szCs w:val="16"/>
        </w:rPr>
        <w:t>. Morgan Kaufmann.</w:t>
      </w:r>
    </w:p>
    <w:p w14:paraId="6546C93E" w14:textId="77777777" w:rsidR="002242DC" w:rsidRPr="002242DC" w:rsidRDefault="002242DC" w:rsidP="002242DC">
      <w:pPr>
        <w:pStyle w:val="Bibliography"/>
        <w:rPr>
          <w:sz w:val="16"/>
          <w:szCs w:val="16"/>
        </w:rPr>
      </w:pPr>
      <w:r w:rsidRPr="002242DC">
        <w:rPr>
          <w:sz w:val="16"/>
          <w:szCs w:val="16"/>
        </w:rPr>
        <w:t>[13]</w:t>
      </w:r>
      <w:r w:rsidRPr="002242DC">
        <w:rPr>
          <w:sz w:val="16"/>
          <w:szCs w:val="16"/>
        </w:rPr>
        <w:tab/>
        <w:t xml:space="preserve">Joshua O’Madadhain, Danyel Fisher and Tom Nelson 2010. </w:t>
      </w:r>
      <w:r w:rsidRPr="002242DC">
        <w:rPr>
          <w:i/>
          <w:iCs/>
          <w:sz w:val="16"/>
          <w:szCs w:val="16"/>
        </w:rPr>
        <w:t>JUNG: Java Universal Network/Graph Framework</w:t>
      </w:r>
      <w:r w:rsidRPr="002242DC">
        <w:rPr>
          <w:sz w:val="16"/>
          <w:szCs w:val="16"/>
        </w:rPr>
        <w:t>. Open-source.</w:t>
      </w:r>
    </w:p>
    <w:p w14:paraId="67A33D24" w14:textId="77777777" w:rsidR="002242DC" w:rsidRPr="002242DC" w:rsidRDefault="002242DC" w:rsidP="002242DC">
      <w:pPr>
        <w:pStyle w:val="Bibliography"/>
        <w:rPr>
          <w:sz w:val="16"/>
          <w:szCs w:val="16"/>
        </w:rPr>
      </w:pPr>
      <w:r w:rsidRPr="002242DC">
        <w:rPr>
          <w:sz w:val="16"/>
          <w:szCs w:val="16"/>
        </w:rPr>
        <w:t>[14]</w:t>
      </w:r>
      <w:r w:rsidRPr="002242DC">
        <w:rPr>
          <w:sz w:val="16"/>
          <w:szCs w:val="16"/>
        </w:rPr>
        <w:tab/>
        <w:t xml:space="preserve">Kohwalter, T., Clua, E. and Murta, L. 2012. Provenance in Games. </w:t>
      </w:r>
      <w:r w:rsidRPr="002242DC">
        <w:rPr>
          <w:i/>
          <w:iCs/>
          <w:sz w:val="16"/>
          <w:szCs w:val="16"/>
        </w:rPr>
        <w:t>2012 XI Brazilian Symposium on Games and Digital Entertainment (SBGAMES)</w:t>
      </w:r>
      <w:r w:rsidRPr="002242DC">
        <w:rPr>
          <w:sz w:val="16"/>
          <w:szCs w:val="16"/>
        </w:rPr>
        <w:t xml:space="preserve"> (Brasilia, Nov. 2012).</w:t>
      </w:r>
    </w:p>
    <w:p w14:paraId="7C6D8450" w14:textId="77777777" w:rsidR="002242DC" w:rsidRPr="002242DC" w:rsidRDefault="002242DC" w:rsidP="002242DC">
      <w:pPr>
        <w:pStyle w:val="Bibliography"/>
        <w:rPr>
          <w:sz w:val="16"/>
          <w:szCs w:val="16"/>
        </w:rPr>
      </w:pPr>
      <w:r w:rsidRPr="002242DC">
        <w:rPr>
          <w:sz w:val="16"/>
          <w:szCs w:val="16"/>
        </w:rPr>
        <w:t>[15]</w:t>
      </w:r>
      <w:r w:rsidRPr="002242DC">
        <w:rPr>
          <w:sz w:val="16"/>
          <w:szCs w:val="16"/>
        </w:rPr>
        <w:tab/>
        <w:t xml:space="preserve">Kohwalter, T., Clua, E. and Murta, L. 2011. SDM – An Educational Game for Software Engineering. </w:t>
      </w:r>
      <w:r w:rsidRPr="002242DC">
        <w:rPr>
          <w:i/>
          <w:iCs/>
          <w:sz w:val="16"/>
          <w:szCs w:val="16"/>
        </w:rPr>
        <w:t>2011 X Brazilian Symposium on Games and Digital Entertainment (SBGAMES)</w:t>
      </w:r>
      <w:r w:rsidRPr="002242DC">
        <w:rPr>
          <w:sz w:val="16"/>
          <w:szCs w:val="16"/>
        </w:rPr>
        <w:t xml:space="preserve"> (Salvador, Nov. 2011).</w:t>
      </w:r>
    </w:p>
    <w:p w14:paraId="1079E308" w14:textId="77777777" w:rsidR="002242DC" w:rsidRPr="002242DC" w:rsidRDefault="002242DC" w:rsidP="002242DC">
      <w:pPr>
        <w:pStyle w:val="Bibliography"/>
        <w:rPr>
          <w:sz w:val="16"/>
          <w:szCs w:val="16"/>
        </w:rPr>
      </w:pPr>
      <w:r w:rsidRPr="002242DC">
        <w:rPr>
          <w:sz w:val="16"/>
          <w:szCs w:val="16"/>
        </w:rPr>
        <w:t>[16]</w:t>
      </w:r>
      <w:r w:rsidRPr="002242DC">
        <w:rPr>
          <w:sz w:val="16"/>
          <w:szCs w:val="16"/>
        </w:rPr>
        <w:tab/>
        <w:t xml:space="preserve">Moreau, L., Clifford, B., Freire, J., Futrelle, J., Gil, Y., Groth, P., Kwasnikowska, N., Miles, S., Missier, P., Myers, J., Plale, B., Simmhan, Y., Stephan, E. and Den Bussche, J.V. 2011. The Open Provenance Model core specification (v1.1). </w:t>
      </w:r>
      <w:r w:rsidRPr="002242DC">
        <w:rPr>
          <w:i/>
          <w:iCs/>
          <w:sz w:val="16"/>
          <w:szCs w:val="16"/>
        </w:rPr>
        <w:t>In: Future Generation Computer Systems</w:t>
      </w:r>
      <w:r w:rsidRPr="002242DC">
        <w:rPr>
          <w:sz w:val="16"/>
          <w:szCs w:val="16"/>
        </w:rPr>
        <w:t>. 27, 6 (Jun. 2011), 743–756.</w:t>
      </w:r>
    </w:p>
    <w:p w14:paraId="2F076806" w14:textId="77777777" w:rsidR="002242DC" w:rsidRPr="002242DC" w:rsidRDefault="002242DC" w:rsidP="002242DC">
      <w:pPr>
        <w:pStyle w:val="Bibliography"/>
        <w:rPr>
          <w:sz w:val="16"/>
          <w:szCs w:val="16"/>
        </w:rPr>
      </w:pPr>
      <w:r w:rsidRPr="002242DC">
        <w:rPr>
          <w:sz w:val="16"/>
          <w:szCs w:val="16"/>
        </w:rPr>
        <w:t>[17]</w:t>
      </w:r>
      <w:r w:rsidRPr="002242DC">
        <w:rPr>
          <w:sz w:val="16"/>
          <w:szCs w:val="16"/>
        </w:rPr>
        <w:tab/>
        <w:t xml:space="preserve">Moret, B. 1982. Decision Trees and Diagrams. </w:t>
      </w:r>
      <w:r w:rsidRPr="002242DC">
        <w:rPr>
          <w:i/>
          <w:iCs/>
          <w:sz w:val="16"/>
          <w:szCs w:val="16"/>
        </w:rPr>
        <w:t>In: ACM Computing Surveys (CSUR)</w:t>
      </w:r>
      <w:r w:rsidRPr="002242DC">
        <w:rPr>
          <w:sz w:val="16"/>
          <w:szCs w:val="16"/>
        </w:rPr>
        <w:t>. 14, 4 (Dec. 1982), 593–623.</w:t>
      </w:r>
    </w:p>
    <w:p w14:paraId="4A2E77E9" w14:textId="77777777" w:rsidR="002242DC" w:rsidRPr="002242DC" w:rsidRDefault="002242DC" w:rsidP="002242DC">
      <w:pPr>
        <w:pStyle w:val="Bibliography"/>
        <w:rPr>
          <w:sz w:val="16"/>
          <w:szCs w:val="16"/>
        </w:rPr>
      </w:pPr>
      <w:r w:rsidRPr="002242DC">
        <w:rPr>
          <w:sz w:val="16"/>
          <w:szCs w:val="16"/>
        </w:rPr>
        <w:t>[18]</w:t>
      </w:r>
      <w:r w:rsidRPr="002242DC">
        <w:rPr>
          <w:sz w:val="16"/>
          <w:szCs w:val="16"/>
        </w:rPr>
        <w:tab/>
        <w:t xml:space="preserve">Navarro, E. 2006. </w:t>
      </w:r>
      <w:r w:rsidRPr="002242DC">
        <w:rPr>
          <w:i/>
          <w:iCs/>
          <w:sz w:val="16"/>
          <w:szCs w:val="16"/>
        </w:rPr>
        <w:t>Simse: a software engineering simulation environment for software process education</w:t>
      </w:r>
      <w:r w:rsidRPr="002242DC">
        <w:rPr>
          <w:sz w:val="16"/>
          <w:szCs w:val="16"/>
        </w:rPr>
        <w:t>. California State University at Long Beach.</w:t>
      </w:r>
    </w:p>
    <w:p w14:paraId="73BAF54A" w14:textId="77777777" w:rsidR="002242DC" w:rsidRPr="002242DC" w:rsidRDefault="002242DC" w:rsidP="002242DC">
      <w:pPr>
        <w:pStyle w:val="Bibliography"/>
        <w:rPr>
          <w:sz w:val="16"/>
          <w:szCs w:val="16"/>
        </w:rPr>
      </w:pPr>
      <w:r w:rsidRPr="002242DC">
        <w:rPr>
          <w:sz w:val="16"/>
          <w:szCs w:val="16"/>
        </w:rPr>
        <w:t>[19]</w:t>
      </w:r>
      <w:r w:rsidRPr="002242DC">
        <w:rPr>
          <w:sz w:val="16"/>
          <w:szCs w:val="16"/>
        </w:rPr>
        <w:tab/>
        <w:t xml:space="preserve">Passos, E.B., Montenegro, A.A., Clua, E.G., Pozzer, C.T. and Da Silva, F.S.C. 2009. Hierarchical PNF Networks - A Temporal Model of Events for the Representation and Dramatization of Storytelling. </w:t>
      </w:r>
      <w:r w:rsidRPr="002242DC">
        <w:rPr>
          <w:i/>
          <w:iCs/>
          <w:sz w:val="16"/>
          <w:szCs w:val="16"/>
        </w:rPr>
        <w:t>2009 VIII Brazilian Symposium on Games and Digital Entertainment (SBGAMES)</w:t>
      </w:r>
      <w:r w:rsidRPr="002242DC">
        <w:rPr>
          <w:sz w:val="16"/>
          <w:szCs w:val="16"/>
        </w:rPr>
        <w:t xml:space="preserve"> (Oct. 2009), 175 –184.</w:t>
      </w:r>
    </w:p>
    <w:p w14:paraId="66611B4E" w14:textId="77777777" w:rsidR="002242DC" w:rsidRPr="002242DC" w:rsidRDefault="002242DC" w:rsidP="002242DC">
      <w:pPr>
        <w:pStyle w:val="Bibliography"/>
        <w:rPr>
          <w:sz w:val="16"/>
          <w:szCs w:val="16"/>
        </w:rPr>
      </w:pPr>
      <w:r w:rsidRPr="002242DC">
        <w:rPr>
          <w:sz w:val="16"/>
          <w:szCs w:val="16"/>
        </w:rPr>
        <w:t>[20]</w:t>
      </w:r>
      <w:r w:rsidRPr="002242DC">
        <w:rPr>
          <w:sz w:val="16"/>
          <w:szCs w:val="16"/>
        </w:rPr>
        <w:tab/>
        <w:t xml:space="preserve">Pinhanez, C.S. and Bobick, A.F. 1998. Human action detection using PNF propagation of temporal constraints. </w:t>
      </w:r>
      <w:r w:rsidRPr="002242DC">
        <w:rPr>
          <w:i/>
          <w:iCs/>
          <w:sz w:val="16"/>
          <w:szCs w:val="16"/>
        </w:rPr>
        <w:t>1998 IEEE Computer Society Conference on Computer Vision and Pattern Recognition, 1998. Proceedings</w:t>
      </w:r>
      <w:r w:rsidRPr="002242DC">
        <w:rPr>
          <w:sz w:val="16"/>
          <w:szCs w:val="16"/>
        </w:rPr>
        <w:t xml:space="preserve"> (Jun. 1998), 898 –904.</w:t>
      </w:r>
    </w:p>
    <w:p w14:paraId="36617041" w14:textId="77777777" w:rsidR="002242DC" w:rsidRPr="002242DC" w:rsidRDefault="002242DC" w:rsidP="002242DC">
      <w:pPr>
        <w:pStyle w:val="Bibliography"/>
        <w:rPr>
          <w:sz w:val="16"/>
          <w:szCs w:val="16"/>
        </w:rPr>
      </w:pPr>
      <w:r w:rsidRPr="002242DC">
        <w:rPr>
          <w:sz w:val="16"/>
          <w:szCs w:val="16"/>
        </w:rPr>
        <w:t>[21]</w:t>
      </w:r>
      <w:r w:rsidRPr="002242DC">
        <w:rPr>
          <w:sz w:val="16"/>
          <w:szCs w:val="16"/>
        </w:rPr>
        <w:tab/>
        <w:t xml:space="preserve">PREMIS Working Group 2005. </w:t>
      </w:r>
      <w:r w:rsidRPr="002242DC">
        <w:rPr>
          <w:i/>
          <w:iCs/>
          <w:sz w:val="16"/>
          <w:szCs w:val="16"/>
        </w:rPr>
        <w:t>Data Dictionary for Preservation Metadata</w:t>
      </w:r>
      <w:r w:rsidRPr="002242DC">
        <w:rPr>
          <w:sz w:val="16"/>
          <w:szCs w:val="16"/>
        </w:rPr>
        <w:t>. Technical Report #Final Report of the PREMIS Working Group. Implementation Strategies (PREMIS).</w:t>
      </w:r>
    </w:p>
    <w:p w14:paraId="531C3D30" w14:textId="77777777" w:rsidR="002242DC" w:rsidRPr="002242DC" w:rsidRDefault="002242DC" w:rsidP="002242DC">
      <w:pPr>
        <w:pStyle w:val="Bibliography"/>
        <w:rPr>
          <w:sz w:val="16"/>
          <w:szCs w:val="16"/>
        </w:rPr>
      </w:pPr>
      <w:r w:rsidRPr="002242DC">
        <w:rPr>
          <w:sz w:val="16"/>
          <w:szCs w:val="16"/>
        </w:rPr>
        <w:t>[22]</w:t>
      </w:r>
      <w:r w:rsidRPr="002242DC">
        <w:rPr>
          <w:sz w:val="16"/>
          <w:szCs w:val="16"/>
        </w:rPr>
        <w:tab/>
        <w:t xml:space="preserve">Prensky, M. 2001. Fun, Play and Games: What Makes Games Engaging. </w:t>
      </w:r>
      <w:r w:rsidRPr="002242DC">
        <w:rPr>
          <w:i/>
          <w:iCs/>
          <w:sz w:val="16"/>
          <w:szCs w:val="16"/>
        </w:rPr>
        <w:t>Digital Game-Based Learning</w:t>
      </w:r>
      <w:r w:rsidRPr="002242DC">
        <w:rPr>
          <w:sz w:val="16"/>
          <w:szCs w:val="16"/>
        </w:rPr>
        <w:t>. (2001), 1–31.</w:t>
      </w:r>
    </w:p>
    <w:p w14:paraId="7D643087" w14:textId="77777777" w:rsidR="002242DC" w:rsidRPr="002242DC" w:rsidRDefault="002242DC" w:rsidP="002242DC">
      <w:pPr>
        <w:pStyle w:val="Bibliography"/>
        <w:rPr>
          <w:sz w:val="16"/>
          <w:szCs w:val="16"/>
        </w:rPr>
      </w:pPr>
      <w:r w:rsidRPr="002242DC">
        <w:rPr>
          <w:sz w:val="16"/>
          <w:szCs w:val="16"/>
        </w:rPr>
        <w:t>[23]</w:t>
      </w:r>
      <w:r w:rsidRPr="002242DC">
        <w:rPr>
          <w:sz w:val="16"/>
          <w:szCs w:val="16"/>
        </w:rPr>
        <w:tab/>
        <w:t xml:space="preserve">PROV-DM: The PROV Data Model: 2012. </w:t>
      </w:r>
      <w:r w:rsidRPr="002242DC">
        <w:rPr>
          <w:i/>
          <w:iCs/>
          <w:sz w:val="16"/>
          <w:szCs w:val="16"/>
        </w:rPr>
        <w:t>http://www.w3.org/TR/prov-dm/</w:t>
      </w:r>
      <w:r w:rsidRPr="002242DC">
        <w:rPr>
          <w:sz w:val="16"/>
          <w:szCs w:val="16"/>
        </w:rPr>
        <w:t>.</w:t>
      </w:r>
    </w:p>
    <w:p w14:paraId="07A69FEF" w14:textId="77777777" w:rsidR="002242DC" w:rsidRPr="002242DC" w:rsidRDefault="002242DC" w:rsidP="002242DC">
      <w:pPr>
        <w:pStyle w:val="Bibliography"/>
        <w:rPr>
          <w:sz w:val="16"/>
          <w:szCs w:val="16"/>
        </w:rPr>
      </w:pPr>
      <w:r w:rsidRPr="002242DC">
        <w:rPr>
          <w:sz w:val="16"/>
          <w:szCs w:val="16"/>
        </w:rPr>
        <w:t>[24]</w:t>
      </w:r>
      <w:r w:rsidRPr="002242DC">
        <w:rPr>
          <w:sz w:val="16"/>
          <w:szCs w:val="16"/>
        </w:rPr>
        <w:tab/>
        <w:t xml:space="preserve">Witten, I.H. and Frank, E. 2005. </w:t>
      </w:r>
      <w:r w:rsidRPr="002242DC">
        <w:rPr>
          <w:i/>
          <w:iCs/>
          <w:sz w:val="16"/>
          <w:szCs w:val="16"/>
        </w:rPr>
        <w:t>Data Mining: Practical Machine Learning Tools and Techniques, Second Edition</w:t>
      </w:r>
      <w:r w:rsidRPr="002242DC">
        <w:rPr>
          <w:sz w:val="16"/>
          <w:szCs w:val="16"/>
        </w:rPr>
        <w:t>. Morgan Kaufmann.</w:t>
      </w:r>
    </w:p>
    <w:p w14:paraId="1E525517" w14:textId="77777777" w:rsidR="00975E62" w:rsidRPr="00E715DC" w:rsidDel="00C839F7" w:rsidRDefault="00B27E34" w:rsidP="002242DC">
      <w:pPr>
        <w:pStyle w:val="Bibliography"/>
        <w:rPr>
          <w:del w:id="500" w:author="Kohwalter" w:date="2013-03-07T13:04:00Z"/>
        </w:rPr>
        <w:sectPr w:rsidR="00975E62" w:rsidRPr="00E715DC" w:rsidDel="00C839F7" w:rsidSect="00625DAD">
          <w:type w:val="continuous"/>
          <w:pgSz w:w="12240" w:h="15840" w:code="1"/>
          <w:pgMar w:top="1080" w:right="1080" w:bottom="1440" w:left="1080" w:header="720" w:footer="720" w:gutter="0"/>
          <w:cols w:num="2" w:space="475"/>
        </w:sectPr>
      </w:pPr>
      <w:r w:rsidRPr="002242DC">
        <w:rPr>
          <w:sz w:val="16"/>
          <w:szCs w:val="16"/>
        </w:rPr>
        <w:fldChar w:fldCharType="end"/>
      </w:r>
    </w:p>
    <w:p w14:paraId="57970ED9" w14:textId="77777777" w:rsidR="001E69C2" w:rsidRDefault="001E69C2">
      <w:pPr>
        <w:pStyle w:val="Bibliography"/>
        <w:rPr>
          <w:sz w:val="20"/>
          <w:szCs w:val="20"/>
        </w:rPr>
        <w:pPrChange w:id="501" w:author="Kohwalter" w:date="2013-03-07T13:04:00Z">
          <w:pPr/>
        </w:pPrChange>
      </w:pPr>
    </w:p>
    <w:sectPr w:rsidR="001E69C2" w:rsidSect="00625DAD">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Kohwalter" w:date="2013-03-06T18:01:00Z" w:initials="K">
    <w:p w14:paraId="085DD240" w14:textId="77777777" w:rsidR="00777546" w:rsidRDefault="00777546" w:rsidP="00612F57">
      <w:pPr>
        <w:pStyle w:val="Author"/>
      </w:pPr>
      <w:r>
        <w:rPr>
          <w:rStyle w:val="CommentReference"/>
        </w:rPr>
        <w:annotationRef/>
      </w:r>
      <w:r>
        <w:t xml:space="preserve">Authors Name/s per 1st Affiliation </w:t>
      </w:r>
      <w:r>
        <w:rPr>
          <w:i/>
          <w:iCs/>
        </w:rPr>
        <w:t>(Author)</w:t>
      </w:r>
    </w:p>
    <w:p w14:paraId="12578EE2" w14:textId="77777777" w:rsidR="00777546" w:rsidRPr="005B520E" w:rsidRDefault="00777546" w:rsidP="00612F57">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14:paraId="44113F54" w14:textId="77777777" w:rsidR="00777546" w:rsidRPr="005B520E" w:rsidRDefault="00777546" w:rsidP="00612F57">
      <w:pPr>
        <w:pStyle w:val="Affiliation"/>
      </w:pPr>
      <w:proofErr w:type="gramStart"/>
      <w:r w:rsidRPr="005B520E">
        <w:t>line</w:t>
      </w:r>
      <w:proofErr w:type="gramEnd"/>
      <w:r w:rsidRPr="005B520E">
        <w:t xml:space="preserve"> 2: name of organization, acronyms acceptable</w:t>
      </w:r>
    </w:p>
    <w:p w14:paraId="64B76170" w14:textId="77777777" w:rsidR="00777546" w:rsidRPr="005B520E" w:rsidRDefault="00777546" w:rsidP="00612F57">
      <w:pPr>
        <w:pStyle w:val="Affiliation"/>
      </w:pPr>
      <w:proofErr w:type="gramStart"/>
      <w:r w:rsidRPr="005B520E">
        <w:t>line</w:t>
      </w:r>
      <w:proofErr w:type="gramEnd"/>
      <w:r w:rsidRPr="005B520E">
        <w:t xml:space="preserve"> 3: City, Country</w:t>
      </w:r>
    </w:p>
    <w:p w14:paraId="6A22036A" w14:textId="77777777" w:rsidR="00777546" w:rsidRPr="005B520E" w:rsidRDefault="00777546" w:rsidP="00612F57">
      <w:pPr>
        <w:pStyle w:val="Affiliation"/>
      </w:pPr>
      <w:proofErr w:type="gramStart"/>
      <w:r w:rsidRPr="005B520E">
        <w:t>line</w:t>
      </w:r>
      <w:proofErr w:type="gramEnd"/>
      <w:r w:rsidRPr="005B520E">
        <w:t xml:space="preserve"> 4: e-mail address if desired</w:t>
      </w:r>
    </w:p>
    <w:p w14:paraId="35E9F1C5" w14:textId="77777777" w:rsidR="00777546" w:rsidRDefault="00777546">
      <w:pPr>
        <w:pStyle w:val="CommentText"/>
      </w:pPr>
    </w:p>
  </w:comment>
  <w:comment w:id="326" w:author="Leonardo Murta" w:date="2013-03-07T17:25:00Z" w:initials="LM">
    <w:p w14:paraId="721F8FBF" w14:textId="3FD1B59E" w:rsidR="00777546" w:rsidRDefault="00777546">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trabalhos</w:t>
      </w:r>
      <w:proofErr w:type="spellEnd"/>
      <w:r>
        <w:t xml:space="preserve"> </w:t>
      </w:r>
      <w:proofErr w:type="spellStart"/>
      <w:r>
        <w:t>relacionados</w:t>
      </w:r>
      <w:proofErr w:type="spellEnd"/>
      <w:r>
        <w:t xml:space="preserve"> precisam </w:t>
      </w:r>
      <w:proofErr w:type="spellStart"/>
      <w:r>
        <w:t>abraçar</w:t>
      </w:r>
      <w:proofErr w:type="spellEnd"/>
      <w:r>
        <w:t xml:space="preserve"> agora tanto jogos de ensino de ES quanto game flow analysis</w:t>
      </w:r>
      <w:proofErr w:type="gramStart"/>
      <w:r>
        <w:t>..</w:t>
      </w:r>
      <w:proofErr w:type="gramEnd"/>
    </w:p>
  </w:comment>
  <w:comment w:id="397" w:author="Leonardo Murta" w:date="2013-03-07T17:26:00Z" w:initials="LM">
    <w:p w14:paraId="2C381DE6" w14:textId="6719A7D5" w:rsidR="00777546" w:rsidRDefault="00777546">
      <w:pPr>
        <w:pStyle w:val="CommentText"/>
      </w:pPr>
      <w:r>
        <w:rPr>
          <w:rStyle w:val="CommentReference"/>
        </w:rPr>
        <w:annotationRef/>
      </w:r>
      <w:proofErr w:type="spellStart"/>
      <w:r>
        <w:t>Poderia</w:t>
      </w:r>
      <w:proofErr w:type="spellEnd"/>
      <w:r>
        <w:t xml:space="preserve"> </w:t>
      </w:r>
      <w:proofErr w:type="spellStart"/>
      <w:r>
        <w:t>promover</w:t>
      </w:r>
      <w:proofErr w:type="spellEnd"/>
      <w:r>
        <w:t xml:space="preserve"> </w:t>
      </w:r>
      <w:proofErr w:type="spellStart"/>
      <w:r>
        <w:t>esse</w:t>
      </w:r>
      <w:proofErr w:type="spellEnd"/>
      <w:r>
        <w:t xml:space="preserve"> </w:t>
      </w:r>
      <w:proofErr w:type="spellStart"/>
      <w:r>
        <w:t>cara</w:t>
      </w:r>
      <w:proofErr w:type="spellEnd"/>
      <w:r>
        <w:t xml:space="preserve"> </w:t>
      </w:r>
      <w:proofErr w:type="spellStart"/>
      <w:r>
        <w:t>para</w:t>
      </w:r>
      <w:proofErr w:type="spellEnd"/>
      <w:r>
        <w:t xml:space="preserve"> </w:t>
      </w:r>
      <w:proofErr w:type="spellStart"/>
      <w:r>
        <w:t>uma</w:t>
      </w:r>
      <w:proofErr w:type="spellEnd"/>
      <w:r>
        <w:t xml:space="preserve"> </w:t>
      </w:r>
      <w:proofErr w:type="spellStart"/>
      <w:r>
        <w:t>seção</w:t>
      </w:r>
      <w:proofErr w:type="spellEnd"/>
      <w:r>
        <w:t xml:space="preserve">. </w:t>
      </w:r>
      <w:proofErr w:type="spellStart"/>
      <w:r>
        <w:t>Assim</w:t>
      </w:r>
      <w:proofErr w:type="spellEnd"/>
      <w:r>
        <w:t xml:space="preserve"> </w:t>
      </w:r>
      <w:proofErr w:type="spellStart"/>
      <w:r>
        <w:t>não</w:t>
      </w:r>
      <w:proofErr w:type="spellEnd"/>
      <w:r>
        <w:t xml:space="preserve"> </w:t>
      </w:r>
      <w:proofErr w:type="spellStart"/>
      <w:r>
        <w:t>fica</w:t>
      </w:r>
      <w:proofErr w:type="spellEnd"/>
      <w:r>
        <w:t xml:space="preserve"> </w:t>
      </w:r>
      <w:proofErr w:type="spellStart"/>
      <w:r>
        <w:t>uma</w:t>
      </w:r>
      <w:proofErr w:type="spellEnd"/>
      <w:r>
        <w:t xml:space="preserve"> </w:t>
      </w:r>
      <w:proofErr w:type="spellStart"/>
      <w:r>
        <w:t>subseção</w:t>
      </w:r>
      <w:proofErr w:type="spellEnd"/>
      <w:r>
        <w:t xml:space="preserve"> </w:t>
      </w:r>
      <w:proofErr w:type="spellStart"/>
      <w:r>
        <w:t>solitária</w:t>
      </w:r>
      <w:proofErr w:type="spellEnd"/>
      <w:r>
        <w:t>.</w:t>
      </w:r>
    </w:p>
  </w:comment>
  <w:comment w:id="400" w:author="Leonardo Murta" w:date="2013-03-07T17:28:00Z" w:initials="LM">
    <w:p w14:paraId="01733D7B" w14:textId="6C652CC8" w:rsidR="00777546" w:rsidRDefault="00777546">
      <w:pPr>
        <w:pStyle w:val="CommentText"/>
      </w:pPr>
      <w:r>
        <w:rPr>
          <w:rStyle w:val="CommentReference"/>
        </w:rPr>
        <w:annotationRef/>
      </w:r>
      <w:proofErr w:type="spellStart"/>
      <w:r>
        <w:t>Troque</w:t>
      </w:r>
      <w:proofErr w:type="spellEnd"/>
      <w:r>
        <w:t xml:space="preserve"> </w:t>
      </w:r>
      <w:proofErr w:type="spellStart"/>
      <w:r>
        <w:t>para</w:t>
      </w:r>
      <w:proofErr w:type="spellEnd"/>
      <w:r>
        <w:t xml:space="preserve"> Software Engineering Game. </w:t>
      </w:r>
    </w:p>
  </w:comment>
  <w:comment w:id="417" w:author="Leonardo Murta" w:date="2013-03-07T17:29:00Z" w:initials="LM">
    <w:p w14:paraId="7938AD8B" w14:textId="4512027F" w:rsidR="00777546" w:rsidRDefault="00777546">
      <w:pPr>
        <w:pStyle w:val="CommentText"/>
      </w:pPr>
      <w:r>
        <w:rPr>
          <w:rStyle w:val="CommentReference"/>
        </w:rPr>
        <w:annotationRef/>
      </w:r>
      <w:r>
        <w:t xml:space="preserve">Tem </w:t>
      </w:r>
      <w:proofErr w:type="spellStart"/>
      <w:r>
        <w:t>que</w:t>
      </w:r>
      <w:proofErr w:type="spellEnd"/>
      <w:r>
        <w:t xml:space="preserve"> </w:t>
      </w:r>
      <w:proofErr w:type="spellStart"/>
      <w:r>
        <w:t>repensar</w:t>
      </w:r>
      <w:proofErr w:type="spellEnd"/>
      <w:r>
        <w:t xml:space="preserve"> </w:t>
      </w:r>
      <w:proofErr w:type="spellStart"/>
      <w:r>
        <w:t>esses</w:t>
      </w:r>
      <w:proofErr w:type="spellEnd"/>
      <w:r>
        <w:t xml:space="preserve"> </w:t>
      </w:r>
      <w:proofErr w:type="spellStart"/>
      <w:r>
        <w:t>exemplos</w:t>
      </w:r>
      <w:proofErr w:type="spellEnd"/>
      <w:r>
        <w:t xml:space="preserve">, </w:t>
      </w:r>
      <w:proofErr w:type="spellStart"/>
      <w:r>
        <w:t>pois</w:t>
      </w:r>
      <w:proofErr w:type="spellEnd"/>
      <w:r>
        <w:t xml:space="preserve"> agora </w:t>
      </w:r>
      <w:proofErr w:type="spellStart"/>
      <w:r>
        <w:t>nosso</w:t>
      </w:r>
      <w:proofErr w:type="spellEnd"/>
      <w:r>
        <w:t xml:space="preserve"> </w:t>
      </w:r>
      <w:proofErr w:type="spellStart"/>
      <w:r>
        <w:t>foco</w:t>
      </w:r>
      <w:proofErr w:type="spellEnd"/>
      <w:r>
        <w:t xml:space="preserve"> é SE.</w:t>
      </w:r>
    </w:p>
  </w:comment>
  <w:comment w:id="420" w:author="Leonardo Murta" w:date="2013-03-07T17:34:00Z" w:initials="LM">
    <w:p w14:paraId="21348A7B" w14:textId="6250DD38" w:rsidR="00777546" w:rsidRDefault="00777546">
      <w:pPr>
        <w:pStyle w:val="CommentText"/>
      </w:pPr>
      <w:r>
        <w:rPr>
          <w:rStyle w:val="CommentReference"/>
        </w:rPr>
        <w:annotationRef/>
      </w:r>
      <w:proofErr w:type="spellStart"/>
      <w:r>
        <w:t>Isso</w:t>
      </w:r>
      <w:proofErr w:type="spellEnd"/>
      <w:r>
        <w:t xml:space="preserve"> </w:t>
      </w:r>
      <w:proofErr w:type="spellStart"/>
      <w:r>
        <w:t>aqui</w:t>
      </w:r>
      <w:proofErr w:type="spellEnd"/>
      <w:r>
        <w:t xml:space="preserve"> </w:t>
      </w:r>
      <w:proofErr w:type="spellStart"/>
      <w:r>
        <w:t>não</w:t>
      </w:r>
      <w:proofErr w:type="spellEnd"/>
      <w:r>
        <w:t xml:space="preserve"> é </w:t>
      </w:r>
      <w:proofErr w:type="spellStart"/>
      <w:r>
        <w:t>mais</w:t>
      </w:r>
      <w:proofErr w:type="spellEnd"/>
      <w:r>
        <w:t xml:space="preserve"> um “usage example”. </w:t>
      </w:r>
      <w:proofErr w:type="spellStart"/>
      <w:r>
        <w:t>Passou</w:t>
      </w:r>
      <w:proofErr w:type="spellEnd"/>
      <w:r>
        <w:t xml:space="preserve"> a </w:t>
      </w:r>
      <w:proofErr w:type="spellStart"/>
      <w:r>
        <w:t>ser</w:t>
      </w:r>
      <w:proofErr w:type="spellEnd"/>
      <w:r>
        <w:t xml:space="preserve"> o curacao do </w:t>
      </w:r>
      <w:proofErr w:type="spellStart"/>
      <w:r>
        <w:t>artigo</w:t>
      </w:r>
      <w:proofErr w:type="spellEnd"/>
      <w:r>
        <w:t xml:space="preserve">. O </w:t>
      </w:r>
      <w:proofErr w:type="spellStart"/>
      <w:r>
        <w:t>título</w:t>
      </w:r>
      <w:proofErr w:type="spellEnd"/>
      <w:r>
        <w:t xml:space="preserve"> </w:t>
      </w:r>
      <w:proofErr w:type="spellStart"/>
      <w:r>
        <w:t>deve</w:t>
      </w:r>
      <w:proofErr w:type="spellEnd"/>
      <w:r>
        <w:t xml:space="preserve"> </w:t>
      </w:r>
      <w:proofErr w:type="spellStart"/>
      <w:r>
        <w:t>estar</w:t>
      </w:r>
      <w:proofErr w:type="spellEnd"/>
      <w:r>
        <w:t xml:space="preserve"> </w:t>
      </w:r>
      <w:proofErr w:type="spellStart"/>
      <w:r>
        <w:t>alinhado</w:t>
      </w:r>
      <w:proofErr w:type="spellEnd"/>
      <w:r>
        <w:t xml:space="preserve"> com </w:t>
      </w:r>
      <w:proofErr w:type="spellStart"/>
      <w:r>
        <w:t>isso</w:t>
      </w:r>
      <w:proofErr w:type="spellEnd"/>
      <w:r>
        <w:t xml:space="preserve">. </w:t>
      </w:r>
      <w:proofErr w:type="spellStart"/>
      <w:r>
        <w:t>Algo</w:t>
      </w:r>
      <w:proofErr w:type="spellEnd"/>
      <w:r>
        <w:t xml:space="preserve"> </w:t>
      </w:r>
      <w:proofErr w:type="spellStart"/>
      <w:r>
        <w:t>como</w:t>
      </w:r>
      <w:proofErr w:type="spellEnd"/>
      <w:r>
        <w:t xml:space="preserve"> </w:t>
      </w:r>
      <w:r w:rsidR="00651E9B">
        <w:t>“Provenance Visualization in Software Engineering”</w:t>
      </w:r>
      <w:bookmarkStart w:id="421" w:name="_GoBack"/>
      <w:bookmarkEnd w:id="421"/>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30AD9" w14:textId="77777777" w:rsidR="00777546" w:rsidRDefault="00777546" w:rsidP="00975E62">
      <w:pPr>
        <w:spacing w:after="0"/>
      </w:pPr>
      <w:r>
        <w:separator/>
      </w:r>
    </w:p>
  </w:endnote>
  <w:endnote w:type="continuationSeparator" w:id="0">
    <w:p w14:paraId="4D177C39" w14:textId="77777777" w:rsidR="00777546" w:rsidRDefault="00777546" w:rsidP="00975E6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iriam">
    <w:charset w:val="B1"/>
    <w:family w:val="swiss"/>
    <w:pitch w:val="variable"/>
    <w:sig w:usb0="00000801" w:usb1="00000000" w:usb2="00000000" w:usb3="00000000" w:csb0="00000020" w:csb1="00000000"/>
  </w:font>
  <w:font w:name="Calibri">
    <w:panose1 w:val="020F0502020204030204"/>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50A7F" w14:textId="77777777" w:rsidR="00777546" w:rsidRDefault="0077754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DF09A9B" w14:textId="77777777" w:rsidR="00777546" w:rsidRDefault="0077754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87225D" w14:textId="77777777" w:rsidR="00777546" w:rsidRDefault="00777546" w:rsidP="00975E62">
      <w:pPr>
        <w:spacing w:after="0"/>
      </w:pPr>
      <w:r>
        <w:separator/>
      </w:r>
    </w:p>
  </w:footnote>
  <w:footnote w:type="continuationSeparator" w:id="0">
    <w:p w14:paraId="2AFB190B" w14:textId="77777777" w:rsidR="00777546" w:rsidRDefault="00777546" w:rsidP="00975E62">
      <w:pPr>
        <w:spacing w:after="0"/>
      </w:pPr>
      <w:r>
        <w:continuationSeparator/>
      </w:r>
    </w:p>
  </w:footnote>
  <w:footnote w:id="1">
    <w:p w14:paraId="7456269C" w14:textId="77777777" w:rsidR="00777546" w:rsidRDefault="00777546" w:rsidP="00975E62">
      <w:pPr>
        <w:pStyle w:val="FootnoteText"/>
      </w:pPr>
      <w:r>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Pr="003A6B92">
        <w:fldChar w:fldCharType="separate"/>
      </w:r>
      <w:r w:rsidRPr="002242DC">
        <w:t>[21]</w:t>
      </w:r>
      <w:r w:rsidRPr="003A6B92">
        <w:fldChar w:fldCharType="end"/>
      </w:r>
      <w:r w:rsidRPr="003A6B92">
        <w:t>.</w:t>
      </w:r>
    </w:p>
  </w:footnote>
  <w:footnote w:id="2">
    <w:p w14:paraId="28141C72" w14:textId="77777777" w:rsidR="00777546" w:rsidRDefault="00777546" w:rsidP="00975E62">
      <w:pPr>
        <w:pStyle w:val="FootnoteText"/>
      </w:pPr>
      <w:r>
        <w:rPr>
          <w:rStyle w:val="FootnoteReference"/>
        </w:rPr>
        <w:footnoteRef/>
      </w:r>
      <w:r>
        <w:t xml:space="preserve"> In order to reduce graph size and provide a quicker understanding for the examples presented, some in game modifiers </w:t>
      </w:r>
      <w:proofErr w:type="gramStart"/>
      <w:r>
        <w:t>were modified</w:t>
      </w:r>
      <w:proofErr w:type="gramEnd"/>
      <w:r>
        <w:t xml:space="preserve"> to allow faster state transi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3378D4FE">
      <w:start w:val="1"/>
      <w:numFmt w:val="lowerLetter"/>
      <w:lvlText w:val="%1."/>
      <w:lvlJc w:val="left"/>
      <w:pPr>
        <w:tabs>
          <w:tab w:val="num" w:pos="720"/>
        </w:tabs>
        <w:ind w:left="720" w:hanging="360"/>
      </w:pPr>
      <w:rPr>
        <w:rFonts w:cs="Times New Roman" w:hint="default"/>
        <w:i w:val="0"/>
        <w:iCs w:val="0"/>
      </w:rPr>
    </w:lvl>
    <w:lvl w:ilvl="1" w:tplc="931C1F90">
      <w:start w:val="1"/>
      <w:numFmt w:val="lowerLetter"/>
      <w:lvlText w:val="%2."/>
      <w:lvlJc w:val="left"/>
      <w:pPr>
        <w:tabs>
          <w:tab w:val="num" w:pos="1440"/>
        </w:tabs>
        <w:ind w:left="1440" w:hanging="360"/>
      </w:pPr>
      <w:rPr>
        <w:rFonts w:cs="Times New Roman"/>
      </w:rPr>
    </w:lvl>
    <w:lvl w:ilvl="2" w:tplc="36DC18DC">
      <w:start w:val="1"/>
      <w:numFmt w:val="lowerRoman"/>
      <w:lvlText w:val="%3."/>
      <w:lvlJc w:val="right"/>
      <w:pPr>
        <w:tabs>
          <w:tab w:val="num" w:pos="2160"/>
        </w:tabs>
        <w:ind w:left="2160" w:hanging="180"/>
      </w:pPr>
      <w:rPr>
        <w:rFonts w:cs="Times New Roman"/>
      </w:rPr>
    </w:lvl>
    <w:lvl w:ilvl="3" w:tplc="3124AC00">
      <w:start w:val="1"/>
      <w:numFmt w:val="decimal"/>
      <w:lvlText w:val="%4."/>
      <w:lvlJc w:val="left"/>
      <w:pPr>
        <w:tabs>
          <w:tab w:val="num" w:pos="2880"/>
        </w:tabs>
        <w:ind w:left="2880" w:hanging="360"/>
      </w:pPr>
      <w:rPr>
        <w:rFonts w:cs="Times New Roman"/>
      </w:rPr>
    </w:lvl>
    <w:lvl w:ilvl="4" w:tplc="F68ABBAA">
      <w:start w:val="1"/>
      <w:numFmt w:val="lowerLetter"/>
      <w:lvlText w:val="%5."/>
      <w:lvlJc w:val="left"/>
      <w:pPr>
        <w:tabs>
          <w:tab w:val="num" w:pos="3600"/>
        </w:tabs>
        <w:ind w:left="3600" w:hanging="360"/>
      </w:pPr>
      <w:rPr>
        <w:rFonts w:cs="Times New Roman"/>
      </w:rPr>
    </w:lvl>
    <w:lvl w:ilvl="5" w:tplc="F8043AFC">
      <w:start w:val="1"/>
      <w:numFmt w:val="lowerRoman"/>
      <w:lvlText w:val="%6."/>
      <w:lvlJc w:val="right"/>
      <w:pPr>
        <w:tabs>
          <w:tab w:val="num" w:pos="4320"/>
        </w:tabs>
        <w:ind w:left="4320" w:hanging="180"/>
      </w:pPr>
      <w:rPr>
        <w:rFonts w:cs="Times New Roman"/>
      </w:rPr>
    </w:lvl>
    <w:lvl w:ilvl="6" w:tplc="65FA9B7A">
      <w:start w:val="1"/>
      <w:numFmt w:val="decimal"/>
      <w:lvlText w:val="%7."/>
      <w:lvlJc w:val="left"/>
      <w:pPr>
        <w:tabs>
          <w:tab w:val="num" w:pos="5040"/>
        </w:tabs>
        <w:ind w:left="5040" w:hanging="360"/>
      </w:pPr>
      <w:rPr>
        <w:rFonts w:cs="Times New Roman"/>
      </w:rPr>
    </w:lvl>
    <w:lvl w:ilvl="7" w:tplc="2EDE77FC">
      <w:start w:val="1"/>
      <w:numFmt w:val="lowerLetter"/>
      <w:lvlText w:val="%8."/>
      <w:lvlJc w:val="left"/>
      <w:pPr>
        <w:tabs>
          <w:tab w:val="num" w:pos="5760"/>
        </w:tabs>
        <w:ind w:left="5760" w:hanging="360"/>
      </w:pPr>
      <w:rPr>
        <w:rFonts w:cs="Times New Roman"/>
      </w:rPr>
    </w:lvl>
    <w:lvl w:ilvl="8" w:tplc="A1A48C8A">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402C58"/>
    <w:multiLevelType w:val="hybridMultilevel"/>
    <w:tmpl w:val="F1F87D58"/>
    <w:lvl w:ilvl="0" w:tplc="98D22FDA">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3CE2325E">
      <w:start w:val="1"/>
      <w:numFmt w:val="lowerLetter"/>
      <w:lvlText w:val="%2."/>
      <w:lvlJc w:val="left"/>
      <w:pPr>
        <w:tabs>
          <w:tab w:val="num" w:pos="1440"/>
        </w:tabs>
        <w:ind w:left="1440" w:hanging="360"/>
      </w:pPr>
      <w:rPr>
        <w:rFonts w:cs="Times New Roman"/>
      </w:rPr>
    </w:lvl>
    <w:lvl w:ilvl="2" w:tplc="8CA64DCA">
      <w:start w:val="1"/>
      <w:numFmt w:val="lowerRoman"/>
      <w:lvlText w:val="%3."/>
      <w:lvlJc w:val="right"/>
      <w:pPr>
        <w:tabs>
          <w:tab w:val="num" w:pos="2160"/>
        </w:tabs>
        <w:ind w:left="2160" w:hanging="180"/>
      </w:pPr>
      <w:rPr>
        <w:rFonts w:cs="Times New Roman"/>
      </w:rPr>
    </w:lvl>
    <w:lvl w:ilvl="3" w:tplc="A4B4F81A">
      <w:start w:val="1"/>
      <w:numFmt w:val="decimal"/>
      <w:lvlText w:val="%4."/>
      <w:lvlJc w:val="left"/>
      <w:pPr>
        <w:tabs>
          <w:tab w:val="num" w:pos="2880"/>
        </w:tabs>
        <w:ind w:left="2880" w:hanging="360"/>
      </w:pPr>
      <w:rPr>
        <w:rFonts w:cs="Times New Roman"/>
      </w:rPr>
    </w:lvl>
    <w:lvl w:ilvl="4" w:tplc="C068FC64">
      <w:start w:val="1"/>
      <w:numFmt w:val="lowerLetter"/>
      <w:lvlText w:val="%5."/>
      <w:lvlJc w:val="left"/>
      <w:pPr>
        <w:tabs>
          <w:tab w:val="num" w:pos="3600"/>
        </w:tabs>
        <w:ind w:left="3600" w:hanging="360"/>
      </w:pPr>
      <w:rPr>
        <w:rFonts w:cs="Times New Roman"/>
      </w:rPr>
    </w:lvl>
    <w:lvl w:ilvl="5" w:tplc="28CECFAA">
      <w:start w:val="1"/>
      <w:numFmt w:val="lowerRoman"/>
      <w:lvlText w:val="%6."/>
      <w:lvlJc w:val="right"/>
      <w:pPr>
        <w:tabs>
          <w:tab w:val="num" w:pos="4320"/>
        </w:tabs>
        <w:ind w:left="4320" w:hanging="180"/>
      </w:pPr>
      <w:rPr>
        <w:rFonts w:cs="Times New Roman"/>
      </w:rPr>
    </w:lvl>
    <w:lvl w:ilvl="6" w:tplc="51B647B2">
      <w:start w:val="1"/>
      <w:numFmt w:val="decimal"/>
      <w:lvlText w:val="%7."/>
      <w:lvlJc w:val="left"/>
      <w:pPr>
        <w:tabs>
          <w:tab w:val="num" w:pos="5040"/>
        </w:tabs>
        <w:ind w:left="5040" w:hanging="360"/>
      </w:pPr>
      <w:rPr>
        <w:rFonts w:cs="Times New Roman"/>
      </w:rPr>
    </w:lvl>
    <w:lvl w:ilvl="7" w:tplc="F7CA9552">
      <w:start w:val="1"/>
      <w:numFmt w:val="lowerLetter"/>
      <w:lvlText w:val="%8."/>
      <w:lvlJc w:val="left"/>
      <w:pPr>
        <w:tabs>
          <w:tab w:val="num" w:pos="5760"/>
        </w:tabs>
        <w:ind w:left="5760" w:hanging="360"/>
      </w:pPr>
      <w:rPr>
        <w:rFonts w:cs="Times New Roman"/>
      </w:rPr>
    </w:lvl>
    <w:lvl w:ilvl="8" w:tplc="F1586202">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1"/>
  </w:num>
  <w:num w:numId="12">
    <w:abstractNumId w:val="10"/>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314"/>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rsids>
    <w:rsidRoot w:val="00E54B01"/>
    <w:rsid w:val="0000562F"/>
    <w:rsid w:val="00006BD2"/>
    <w:rsid w:val="00007FB9"/>
    <w:rsid w:val="00016999"/>
    <w:rsid w:val="00043783"/>
    <w:rsid w:val="00051AD9"/>
    <w:rsid w:val="00054570"/>
    <w:rsid w:val="0006515F"/>
    <w:rsid w:val="000667C8"/>
    <w:rsid w:val="000B6E6D"/>
    <w:rsid w:val="000D0511"/>
    <w:rsid w:val="000D6212"/>
    <w:rsid w:val="000F5383"/>
    <w:rsid w:val="001207CC"/>
    <w:rsid w:val="00122E53"/>
    <w:rsid w:val="0014146C"/>
    <w:rsid w:val="001430CE"/>
    <w:rsid w:val="00144D7A"/>
    <w:rsid w:val="00150EE2"/>
    <w:rsid w:val="00173EDC"/>
    <w:rsid w:val="001B430F"/>
    <w:rsid w:val="001C4BA5"/>
    <w:rsid w:val="001E69C2"/>
    <w:rsid w:val="002242DC"/>
    <w:rsid w:val="002254A9"/>
    <w:rsid w:val="002446CB"/>
    <w:rsid w:val="00282F9E"/>
    <w:rsid w:val="002E6713"/>
    <w:rsid w:val="0037173D"/>
    <w:rsid w:val="003C1A61"/>
    <w:rsid w:val="003D1420"/>
    <w:rsid w:val="003E0564"/>
    <w:rsid w:val="00404946"/>
    <w:rsid w:val="00410B45"/>
    <w:rsid w:val="00436226"/>
    <w:rsid w:val="004614F7"/>
    <w:rsid w:val="00474DAB"/>
    <w:rsid w:val="00475B21"/>
    <w:rsid w:val="0052183F"/>
    <w:rsid w:val="005417B0"/>
    <w:rsid w:val="005831A5"/>
    <w:rsid w:val="005B520E"/>
    <w:rsid w:val="00612F57"/>
    <w:rsid w:val="00615BF1"/>
    <w:rsid w:val="00625DAD"/>
    <w:rsid w:val="00631BDE"/>
    <w:rsid w:val="00640A7C"/>
    <w:rsid w:val="00647086"/>
    <w:rsid w:val="00647307"/>
    <w:rsid w:val="00650F17"/>
    <w:rsid w:val="00651E9B"/>
    <w:rsid w:val="00664AF9"/>
    <w:rsid w:val="00690D6B"/>
    <w:rsid w:val="006C6CAB"/>
    <w:rsid w:val="006E6E31"/>
    <w:rsid w:val="00745192"/>
    <w:rsid w:val="00777546"/>
    <w:rsid w:val="007A6790"/>
    <w:rsid w:val="007C2FF2"/>
    <w:rsid w:val="007C6266"/>
    <w:rsid w:val="008074E8"/>
    <w:rsid w:val="00831357"/>
    <w:rsid w:val="00836CBC"/>
    <w:rsid w:val="008872D1"/>
    <w:rsid w:val="00892C9B"/>
    <w:rsid w:val="008A3534"/>
    <w:rsid w:val="008B44BA"/>
    <w:rsid w:val="008D5A82"/>
    <w:rsid w:val="00921782"/>
    <w:rsid w:val="009303D9"/>
    <w:rsid w:val="009336A5"/>
    <w:rsid w:val="009735AA"/>
    <w:rsid w:val="00975E62"/>
    <w:rsid w:val="009A1590"/>
    <w:rsid w:val="009A33A9"/>
    <w:rsid w:val="009A650F"/>
    <w:rsid w:val="009D50A6"/>
    <w:rsid w:val="009D6A0B"/>
    <w:rsid w:val="009E35F4"/>
    <w:rsid w:val="009E53CC"/>
    <w:rsid w:val="009E60C0"/>
    <w:rsid w:val="009E76DE"/>
    <w:rsid w:val="00A03E84"/>
    <w:rsid w:val="00A60756"/>
    <w:rsid w:val="00A60764"/>
    <w:rsid w:val="00A643EB"/>
    <w:rsid w:val="00A7455C"/>
    <w:rsid w:val="00A8455E"/>
    <w:rsid w:val="00AA3536"/>
    <w:rsid w:val="00B028C4"/>
    <w:rsid w:val="00B11A60"/>
    <w:rsid w:val="00B27E34"/>
    <w:rsid w:val="00B5506F"/>
    <w:rsid w:val="00B6311B"/>
    <w:rsid w:val="00B84CEC"/>
    <w:rsid w:val="00BA48DA"/>
    <w:rsid w:val="00BC6216"/>
    <w:rsid w:val="00BF4580"/>
    <w:rsid w:val="00C839F7"/>
    <w:rsid w:val="00CC5416"/>
    <w:rsid w:val="00CE27C7"/>
    <w:rsid w:val="00CF27CA"/>
    <w:rsid w:val="00CF3312"/>
    <w:rsid w:val="00D05FCD"/>
    <w:rsid w:val="00D0630D"/>
    <w:rsid w:val="00D27707"/>
    <w:rsid w:val="00D37413"/>
    <w:rsid w:val="00D53AC5"/>
    <w:rsid w:val="00D938A8"/>
    <w:rsid w:val="00DA152E"/>
    <w:rsid w:val="00DB169A"/>
    <w:rsid w:val="00E16DFE"/>
    <w:rsid w:val="00E33C8F"/>
    <w:rsid w:val="00E54B01"/>
    <w:rsid w:val="00E715DC"/>
    <w:rsid w:val="00EB0947"/>
    <w:rsid w:val="00ED78CE"/>
    <w:rsid w:val="00F53865"/>
    <w:rsid w:val="00F5565C"/>
    <w:rsid w:val="00F66445"/>
    <w:rsid w:val="00F66FCE"/>
    <w:rsid w:val="00F74838"/>
    <w:rsid w:val="00F76683"/>
    <w:rsid w:val="00F80D29"/>
    <w:rsid w:val="00F839C7"/>
    <w:rsid w:val="00F857CB"/>
    <w:rsid w:val="00FA11EA"/>
    <w:rsid w:val="00FC140C"/>
    <w:rsid w:val="00FC72C5"/>
    <w:rsid w:val="00FD42E0"/>
    <w:rsid w:val="00FE3E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C27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Plain Tex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75E62"/>
    <w:pPr>
      <w:spacing w:after="80"/>
      <w:jc w:val="both"/>
    </w:pPr>
    <w:rPr>
      <w:rFonts w:eastAsia="Times New Roman"/>
      <w:sz w:val="18"/>
      <w:szCs w:val="24"/>
    </w:rPr>
  </w:style>
  <w:style w:type="paragraph" w:styleId="Heading1">
    <w:name w:val="heading 1"/>
    <w:basedOn w:val="Normal"/>
    <w:next w:val="Normal"/>
    <w:uiPriority w:val="9"/>
    <w:qFormat/>
    <w:rsid w:val="00A03E84"/>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A03E84"/>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DB169A"/>
    <w:pPr>
      <w:numPr>
        <w:ilvl w:val="2"/>
        <w:numId w:val="6"/>
      </w:numPr>
      <w:spacing w:line="240" w:lineRule="exact"/>
      <w:outlineLvl w:val="2"/>
    </w:pPr>
    <w:rPr>
      <w:i/>
      <w:iCs/>
      <w:noProof/>
    </w:rPr>
  </w:style>
  <w:style w:type="paragraph" w:styleId="Heading4">
    <w:name w:val="heading 4"/>
    <w:basedOn w:val="Normal"/>
    <w:next w:val="Normal"/>
    <w:uiPriority w:val="9"/>
    <w:qFormat/>
    <w:rsid w:val="00DB169A"/>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A03E84"/>
    <w:pPr>
      <w:tabs>
        <w:tab w:val="left" w:pos="360"/>
      </w:tabs>
      <w:spacing w:before="160"/>
      <w:jc w:val="center"/>
      <w:outlineLvl w:val="4"/>
    </w:pPr>
    <w:rPr>
      <w:smallCaps/>
      <w:noProof/>
      <w:sz w:val="20"/>
    </w:rPr>
  </w:style>
  <w:style w:type="paragraph" w:styleId="Heading6">
    <w:name w:val="heading 6"/>
    <w:basedOn w:val="Normal"/>
    <w:next w:val="Normal"/>
    <w:link w:val="Heading6Char"/>
    <w:uiPriority w:val="9"/>
    <w:qFormat/>
    <w:rsid w:val="00975E62"/>
    <w:pPr>
      <w:spacing w:before="240" w:after="60"/>
      <w:outlineLvl w:val="5"/>
    </w:pPr>
    <w:rPr>
      <w:rFonts w:ascii="Arial" w:hAnsi="Arial"/>
      <w:i/>
      <w:sz w:val="22"/>
    </w:rPr>
  </w:style>
  <w:style w:type="paragraph" w:styleId="Heading7">
    <w:name w:val="heading 7"/>
    <w:basedOn w:val="Normal"/>
    <w:next w:val="Normal"/>
    <w:link w:val="Heading7Char"/>
    <w:uiPriority w:val="9"/>
    <w:qFormat/>
    <w:rsid w:val="00975E62"/>
    <w:pPr>
      <w:spacing w:before="240" w:after="60"/>
      <w:outlineLvl w:val="6"/>
    </w:pPr>
    <w:rPr>
      <w:rFonts w:ascii="Arial" w:hAnsi="Arial"/>
    </w:rPr>
  </w:style>
  <w:style w:type="paragraph" w:styleId="Heading8">
    <w:name w:val="heading 8"/>
    <w:basedOn w:val="Normal"/>
    <w:next w:val="Normal"/>
    <w:link w:val="Heading8Char"/>
    <w:uiPriority w:val="9"/>
    <w:qFormat/>
    <w:rsid w:val="00975E62"/>
    <w:pPr>
      <w:spacing w:before="240" w:after="60"/>
      <w:outlineLvl w:val="7"/>
    </w:pPr>
    <w:rPr>
      <w:rFonts w:ascii="Arial" w:hAnsi="Arial"/>
      <w:i/>
    </w:rPr>
  </w:style>
  <w:style w:type="paragraph" w:styleId="Heading9">
    <w:name w:val="heading 9"/>
    <w:basedOn w:val="Normal"/>
    <w:next w:val="Normal"/>
    <w:link w:val="Heading9Char"/>
    <w:uiPriority w:val="9"/>
    <w:qFormat/>
    <w:rsid w:val="00975E62"/>
    <w:p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DB169A"/>
    <w:pPr>
      <w:spacing w:after="200"/>
      <w:jc w:val="both"/>
    </w:pPr>
    <w:rPr>
      <w:b/>
      <w:bCs/>
      <w:sz w:val="18"/>
      <w:szCs w:val="18"/>
    </w:rPr>
  </w:style>
  <w:style w:type="paragraph" w:customStyle="1" w:styleId="Affiliation">
    <w:name w:val="Affiliation"/>
    <w:rsid w:val="00DB169A"/>
    <w:pPr>
      <w:jc w:val="center"/>
    </w:pPr>
  </w:style>
  <w:style w:type="paragraph" w:customStyle="1" w:styleId="Author">
    <w:name w:val="Author"/>
    <w:rsid w:val="00DB169A"/>
    <w:pPr>
      <w:spacing w:before="360" w:after="40"/>
      <w:jc w:val="center"/>
    </w:pPr>
    <w:rPr>
      <w:noProof/>
      <w:sz w:val="22"/>
      <w:szCs w:val="22"/>
    </w:rPr>
  </w:style>
  <w:style w:type="paragraph" w:styleId="BodyText">
    <w:name w:val="Body Text"/>
    <w:basedOn w:val="Normal"/>
    <w:rsid w:val="00DB169A"/>
    <w:pPr>
      <w:spacing w:after="120" w:line="228" w:lineRule="auto"/>
      <w:ind w:firstLine="288"/>
    </w:pPr>
    <w:rPr>
      <w:spacing w:val="-1"/>
    </w:rPr>
  </w:style>
  <w:style w:type="paragraph" w:customStyle="1" w:styleId="bulletlist">
    <w:name w:val="bullet list"/>
    <w:basedOn w:val="BodyText"/>
    <w:rsid w:val="00DB169A"/>
    <w:pPr>
      <w:numPr>
        <w:numId w:val="1"/>
      </w:numPr>
    </w:pPr>
  </w:style>
  <w:style w:type="paragraph" w:customStyle="1" w:styleId="equation">
    <w:name w:val="equation"/>
    <w:basedOn w:val="Normal"/>
    <w:rsid w:val="00DB169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B169A"/>
    <w:pPr>
      <w:numPr>
        <w:numId w:val="2"/>
      </w:numPr>
      <w:spacing w:before="80" w:after="200"/>
      <w:jc w:val="center"/>
    </w:pPr>
    <w:rPr>
      <w:noProof/>
      <w:sz w:val="16"/>
      <w:szCs w:val="16"/>
    </w:rPr>
  </w:style>
  <w:style w:type="paragraph" w:customStyle="1" w:styleId="footnote">
    <w:name w:val="footnote"/>
    <w:rsid w:val="00DB169A"/>
    <w:pPr>
      <w:framePr w:hSpace="187" w:vSpace="187" w:wrap="notBeside" w:vAnchor="text" w:hAnchor="page" w:x="6121" w:y="577"/>
      <w:numPr>
        <w:numId w:val="3"/>
      </w:numPr>
      <w:spacing w:after="40"/>
    </w:pPr>
    <w:rPr>
      <w:sz w:val="16"/>
      <w:szCs w:val="16"/>
    </w:rPr>
  </w:style>
  <w:style w:type="paragraph" w:customStyle="1" w:styleId="keywords">
    <w:name w:val="key words"/>
    <w:rsid w:val="00DB169A"/>
    <w:pPr>
      <w:spacing w:after="120"/>
      <w:ind w:firstLine="288"/>
      <w:jc w:val="both"/>
    </w:pPr>
    <w:rPr>
      <w:b/>
      <w:bCs/>
      <w:i/>
      <w:iCs/>
      <w:noProof/>
      <w:sz w:val="18"/>
      <w:szCs w:val="18"/>
    </w:rPr>
  </w:style>
  <w:style w:type="paragraph" w:customStyle="1" w:styleId="papersubtitle">
    <w:name w:val="paper subtitle"/>
    <w:rsid w:val="00DB169A"/>
    <w:pPr>
      <w:spacing w:after="120"/>
      <w:jc w:val="center"/>
    </w:pPr>
    <w:rPr>
      <w:rFonts w:eastAsia="MS Mincho"/>
      <w:noProof/>
      <w:sz w:val="28"/>
      <w:szCs w:val="28"/>
    </w:rPr>
  </w:style>
  <w:style w:type="paragraph" w:customStyle="1" w:styleId="papertitle">
    <w:name w:val="paper title"/>
    <w:rsid w:val="00DB169A"/>
    <w:pPr>
      <w:spacing w:after="120"/>
      <w:jc w:val="center"/>
    </w:pPr>
    <w:rPr>
      <w:rFonts w:eastAsia="MS Mincho"/>
      <w:noProof/>
      <w:sz w:val="48"/>
      <w:szCs w:val="48"/>
    </w:rPr>
  </w:style>
  <w:style w:type="paragraph" w:customStyle="1" w:styleId="references">
    <w:name w:val="references"/>
    <w:rsid w:val="00DB169A"/>
    <w:pPr>
      <w:numPr>
        <w:numId w:val="8"/>
      </w:numPr>
      <w:spacing w:after="50" w:line="180" w:lineRule="exact"/>
      <w:jc w:val="both"/>
    </w:pPr>
    <w:rPr>
      <w:rFonts w:eastAsia="MS Mincho"/>
      <w:noProof/>
      <w:sz w:val="16"/>
      <w:szCs w:val="16"/>
    </w:rPr>
  </w:style>
  <w:style w:type="paragraph" w:customStyle="1" w:styleId="sponsors">
    <w:name w:val="sponsors"/>
    <w:rsid w:val="00DB169A"/>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DB169A"/>
    <w:rPr>
      <w:b/>
      <w:bCs/>
      <w:sz w:val="16"/>
      <w:szCs w:val="16"/>
    </w:rPr>
  </w:style>
  <w:style w:type="paragraph" w:customStyle="1" w:styleId="tablecolsubhead">
    <w:name w:val="table col subhead"/>
    <w:basedOn w:val="tablecolhead"/>
    <w:rsid w:val="00DB169A"/>
    <w:rPr>
      <w:i/>
      <w:iCs/>
      <w:sz w:val="15"/>
      <w:szCs w:val="15"/>
    </w:rPr>
  </w:style>
  <w:style w:type="paragraph" w:customStyle="1" w:styleId="tablecopy">
    <w:name w:val="table copy"/>
    <w:rsid w:val="00DB169A"/>
    <w:pPr>
      <w:jc w:val="both"/>
    </w:pPr>
    <w:rPr>
      <w:noProof/>
      <w:sz w:val="16"/>
      <w:szCs w:val="16"/>
    </w:rPr>
  </w:style>
  <w:style w:type="paragraph" w:customStyle="1" w:styleId="tablefootnote">
    <w:name w:val="table footnote"/>
    <w:rsid w:val="00DB169A"/>
    <w:pPr>
      <w:spacing w:before="60" w:after="30"/>
      <w:jc w:val="right"/>
    </w:pPr>
    <w:rPr>
      <w:sz w:val="12"/>
      <w:szCs w:val="12"/>
    </w:rPr>
  </w:style>
  <w:style w:type="paragraph" w:customStyle="1" w:styleId="tablehead">
    <w:name w:val="table head"/>
    <w:rsid w:val="00DB169A"/>
    <w:pPr>
      <w:numPr>
        <w:numId w:val="9"/>
      </w:numPr>
      <w:spacing w:before="240" w:after="120" w:line="216" w:lineRule="auto"/>
      <w:jc w:val="center"/>
    </w:pPr>
    <w:rPr>
      <w:smallCaps/>
      <w:noProof/>
      <w:sz w:val="16"/>
      <w:szCs w:val="16"/>
    </w:rPr>
  </w:style>
  <w:style w:type="character" w:customStyle="1" w:styleId="Heading6Char">
    <w:name w:val="Heading 6 Char"/>
    <w:basedOn w:val="DefaultParagraphFont"/>
    <w:link w:val="Heading6"/>
    <w:uiPriority w:val="9"/>
    <w:rsid w:val="00975E62"/>
    <w:rPr>
      <w:rFonts w:ascii="Arial" w:eastAsia="Times New Roman" w:hAnsi="Arial"/>
      <w:i/>
      <w:sz w:val="22"/>
      <w:szCs w:val="24"/>
    </w:rPr>
  </w:style>
  <w:style w:type="character" w:customStyle="1" w:styleId="Heading7Char">
    <w:name w:val="Heading 7 Char"/>
    <w:basedOn w:val="DefaultParagraphFont"/>
    <w:link w:val="Heading7"/>
    <w:uiPriority w:val="9"/>
    <w:rsid w:val="00975E62"/>
    <w:rPr>
      <w:rFonts w:ascii="Arial" w:eastAsia="Times New Roman" w:hAnsi="Arial"/>
      <w:sz w:val="18"/>
      <w:szCs w:val="24"/>
    </w:rPr>
  </w:style>
  <w:style w:type="character" w:customStyle="1" w:styleId="Heading8Char">
    <w:name w:val="Heading 8 Char"/>
    <w:basedOn w:val="DefaultParagraphFont"/>
    <w:link w:val="Heading8"/>
    <w:uiPriority w:val="9"/>
    <w:rsid w:val="00975E62"/>
    <w:rPr>
      <w:rFonts w:ascii="Arial" w:eastAsia="Times New Roman" w:hAnsi="Arial"/>
      <w:i/>
      <w:sz w:val="18"/>
      <w:szCs w:val="24"/>
    </w:rPr>
  </w:style>
  <w:style w:type="character" w:customStyle="1" w:styleId="Heading9Char">
    <w:name w:val="Heading 9 Char"/>
    <w:basedOn w:val="DefaultParagraphFont"/>
    <w:link w:val="Heading9"/>
    <w:uiPriority w:val="9"/>
    <w:rsid w:val="00975E62"/>
    <w:rPr>
      <w:rFonts w:ascii="Arial" w:eastAsia="Times New Roman" w:hAnsi="Arial"/>
      <w:i/>
      <w:sz w:val="18"/>
      <w:szCs w:val="24"/>
    </w:rPr>
  </w:style>
  <w:style w:type="character" w:styleId="FootnoteReference">
    <w:name w:val="footnote reference"/>
    <w:rsid w:val="00975E62"/>
    <w:rPr>
      <w:rFonts w:ascii="Times New Roman" w:hAnsi="Times New Roman"/>
      <w:sz w:val="18"/>
      <w:vertAlign w:val="superscript"/>
    </w:rPr>
  </w:style>
  <w:style w:type="paragraph" w:customStyle="1" w:styleId="Paper-Title">
    <w:name w:val="Paper-Title"/>
    <w:basedOn w:val="Normal"/>
    <w:rsid w:val="00975E62"/>
    <w:pPr>
      <w:spacing w:after="120"/>
      <w:jc w:val="center"/>
    </w:pPr>
    <w:rPr>
      <w:rFonts w:ascii="Helvetica" w:hAnsi="Helvetica"/>
      <w:b/>
      <w:sz w:val="36"/>
    </w:rPr>
  </w:style>
  <w:style w:type="paragraph" w:customStyle="1" w:styleId="Affiliations">
    <w:name w:val="Affiliations"/>
    <w:basedOn w:val="Normal"/>
    <w:rsid w:val="00975E62"/>
    <w:pPr>
      <w:spacing w:after="0"/>
      <w:jc w:val="center"/>
    </w:pPr>
    <w:rPr>
      <w:rFonts w:ascii="Helvetica" w:hAnsi="Helvetica"/>
      <w:sz w:val="20"/>
    </w:rPr>
  </w:style>
  <w:style w:type="paragraph" w:styleId="FootnoteText">
    <w:name w:val="footnote text"/>
    <w:basedOn w:val="Normal"/>
    <w:link w:val="FootnoteTextChar"/>
    <w:rsid w:val="00975E62"/>
    <w:pPr>
      <w:ind w:left="144" w:hanging="144"/>
    </w:pPr>
  </w:style>
  <w:style w:type="character" w:customStyle="1" w:styleId="FootnoteTextChar">
    <w:name w:val="Footnote Text Char"/>
    <w:basedOn w:val="DefaultParagraphFont"/>
    <w:link w:val="FootnoteText"/>
    <w:rsid w:val="00975E62"/>
    <w:rPr>
      <w:rFonts w:eastAsia="Times New Roman"/>
      <w:sz w:val="18"/>
      <w:szCs w:val="24"/>
    </w:rPr>
  </w:style>
  <w:style w:type="paragraph" w:customStyle="1" w:styleId="Bullet">
    <w:name w:val="Bullet"/>
    <w:basedOn w:val="Normal"/>
    <w:rsid w:val="00975E62"/>
    <w:pPr>
      <w:ind w:left="144" w:hanging="144"/>
    </w:pPr>
  </w:style>
  <w:style w:type="paragraph" w:styleId="Footer">
    <w:name w:val="footer"/>
    <w:basedOn w:val="Normal"/>
    <w:link w:val="FooterChar"/>
    <w:rsid w:val="00975E62"/>
    <w:pPr>
      <w:tabs>
        <w:tab w:val="center" w:pos="4320"/>
        <w:tab w:val="right" w:pos="8640"/>
      </w:tabs>
    </w:pPr>
  </w:style>
  <w:style w:type="character" w:customStyle="1" w:styleId="FooterChar">
    <w:name w:val="Footer Char"/>
    <w:basedOn w:val="DefaultParagraphFont"/>
    <w:link w:val="Footer"/>
    <w:rsid w:val="00975E62"/>
    <w:rPr>
      <w:rFonts w:eastAsia="Times New Roman"/>
      <w:sz w:val="18"/>
      <w:szCs w:val="24"/>
    </w:rPr>
  </w:style>
  <w:style w:type="paragraph" w:customStyle="1" w:styleId="E-Mail">
    <w:name w:val="E-Mail"/>
    <w:basedOn w:val="Author"/>
    <w:rsid w:val="00975E62"/>
    <w:pPr>
      <w:spacing w:before="0" w:after="60"/>
    </w:pPr>
    <w:rPr>
      <w:rFonts w:ascii="Helvetica" w:eastAsia="Times New Roman" w:hAnsi="Helvetica"/>
      <w:noProof w:val="0"/>
      <w:sz w:val="24"/>
      <w:szCs w:val="24"/>
    </w:rPr>
  </w:style>
  <w:style w:type="paragraph" w:styleId="ListNumber3">
    <w:name w:val="List Number 3"/>
    <w:basedOn w:val="Normal"/>
    <w:rsid w:val="00975E62"/>
    <w:pPr>
      <w:ind w:left="1080" w:hanging="360"/>
    </w:pPr>
  </w:style>
  <w:style w:type="paragraph" w:customStyle="1" w:styleId="Captions">
    <w:name w:val="Captions"/>
    <w:basedOn w:val="Normal"/>
    <w:rsid w:val="00975E62"/>
    <w:pPr>
      <w:framePr w:w="4680" w:h="2160" w:hRule="exact" w:hSpace="187" w:wrap="around" w:hAnchor="text" w:yAlign="bottom" w:anchorLock="1"/>
      <w:jc w:val="center"/>
    </w:pPr>
    <w:rPr>
      <w:b/>
    </w:rPr>
  </w:style>
  <w:style w:type="paragraph" w:customStyle="1" w:styleId="References0">
    <w:name w:val="References"/>
    <w:basedOn w:val="Normal"/>
    <w:rsid w:val="00975E62"/>
    <w:pPr>
      <w:numPr>
        <w:numId w:val="12"/>
      </w:numPr>
      <w:jc w:val="left"/>
    </w:pPr>
  </w:style>
  <w:style w:type="character" w:styleId="PageNumber">
    <w:name w:val="page number"/>
    <w:basedOn w:val="DefaultParagraphFont"/>
    <w:rsid w:val="00975E62"/>
  </w:style>
  <w:style w:type="paragraph" w:styleId="BodyTextIndent">
    <w:name w:val="Body Text Indent"/>
    <w:basedOn w:val="Normal"/>
    <w:link w:val="BodyTextIndentChar"/>
    <w:rsid w:val="00975E62"/>
    <w:pPr>
      <w:spacing w:after="0"/>
      <w:ind w:firstLine="360"/>
    </w:pPr>
  </w:style>
  <w:style w:type="character" w:customStyle="1" w:styleId="BodyTextIndentChar">
    <w:name w:val="Body Text Indent Char"/>
    <w:basedOn w:val="DefaultParagraphFont"/>
    <w:link w:val="BodyTextIndent"/>
    <w:rsid w:val="00975E62"/>
    <w:rPr>
      <w:rFonts w:eastAsia="Times New Roman"/>
      <w:sz w:val="18"/>
      <w:szCs w:val="24"/>
    </w:rPr>
  </w:style>
  <w:style w:type="paragraph" w:styleId="DocumentMap">
    <w:name w:val="Document Map"/>
    <w:basedOn w:val="Normal"/>
    <w:link w:val="DocumentMapChar"/>
    <w:rsid w:val="00975E62"/>
    <w:pPr>
      <w:shd w:val="clear" w:color="auto" w:fill="000080"/>
    </w:pPr>
    <w:rPr>
      <w:rFonts w:ascii="Tahoma" w:hAnsi="Tahoma" w:cs="Tahoma"/>
    </w:rPr>
  </w:style>
  <w:style w:type="character" w:customStyle="1" w:styleId="DocumentMapChar">
    <w:name w:val="Document Map Char"/>
    <w:basedOn w:val="DefaultParagraphFont"/>
    <w:link w:val="DocumentMap"/>
    <w:rsid w:val="00975E62"/>
    <w:rPr>
      <w:rFonts w:ascii="Tahoma" w:eastAsia="Times New Roman" w:hAnsi="Tahoma" w:cs="Tahoma"/>
      <w:sz w:val="18"/>
      <w:szCs w:val="24"/>
      <w:shd w:val="clear" w:color="auto" w:fill="000080"/>
    </w:rPr>
  </w:style>
  <w:style w:type="paragraph" w:styleId="Caption">
    <w:name w:val="caption"/>
    <w:basedOn w:val="Normal"/>
    <w:next w:val="Normal"/>
    <w:uiPriority w:val="35"/>
    <w:qFormat/>
    <w:rsid w:val="008074E8"/>
    <w:pPr>
      <w:jc w:val="center"/>
    </w:pPr>
    <w:rPr>
      <w:rFonts w:cs="Miriam"/>
      <w:bCs/>
      <w:sz w:val="16"/>
      <w:szCs w:val="18"/>
      <w:lang w:eastAsia="en-AU"/>
    </w:rPr>
  </w:style>
  <w:style w:type="character" w:styleId="Hyperlink">
    <w:name w:val="Hyperlink"/>
    <w:rsid w:val="00975E62"/>
    <w:rPr>
      <w:color w:val="0000FF"/>
      <w:u w:val="single"/>
    </w:rPr>
  </w:style>
  <w:style w:type="paragraph" w:styleId="Header">
    <w:name w:val="header"/>
    <w:basedOn w:val="Normal"/>
    <w:link w:val="HeaderChar"/>
    <w:rsid w:val="00975E62"/>
    <w:pPr>
      <w:tabs>
        <w:tab w:val="center" w:pos="4320"/>
        <w:tab w:val="right" w:pos="8640"/>
      </w:tabs>
    </w:pPr>
  </w:style>
  <w:style w:type="character" w:customStyle="1" w:styleId="HeaderChar">
    <w:name w:val="Header Char"/>
    <w:basedOn w:val="DefaultParagraphFont"/>
    <w:link w:val="Header"/>
    <w:rsid w:val="00975E62"/>
    <w:rPr>
      <w:rFonts w:eastAsia="Times New Roman"/>
      <w:sz w:val="18"/>
      <w:szCs w:val="24"/>
    </w:rPr>
  </w:style>
  <w:style w:type="character" w:styleId="FollowedHyperlink">
    <w:name w:val="FollowedHyperlink"/>
    <w:rsid w:val="00975E62"/>
    <w:rPr>
      <w:color w:val="800080"/>
      <w:u w:val="single"/>
    </w:rPr>
  </w:style>
  <w:style w:type="paragraph" w:customStyle="1" w:styleId="ColorfulList-Accent11">
    <w:name w:val="Colorful List - Accent 11"/>
    <w:basedOn w:val="Normal"/>
    <w:uiPriority w:val="34"/>
    <w:qFormat/>
    <w:rsid w:val="00975E62"/>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975E62"/>
    <w:pPr>
      <w:tabs>
        <w:tab w:val="left" w:pos="504"/>
      </w:tabs>
      <w:spacing w:after="0"/>
      <w:ind w:left="504" w:hanging="504"/>
    </w:pPr>
  </w:style>
  <w:style w:type="paragraph" w:styleId="PlainText">
    <w:name w:val="Plain Text"/>
    <w:basedOn w:val="Normal"/>
    <w:link w:val="PlainTextChar"/>
    <w:uiPriority w:val="99"/>
    <w:unhideWhenUsed/>
    <w:rsid w:val="00975E62"/>
    <w:pPr>
      <w:spacing w:after="0"/>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975E62"/>
    <w:rPr>
      <w:rFonts w:ascii="Consolas" w:eastAsia="Calibri" w:hAnsi="Consolas"/>
      <w:sz w:val="21"/>
      <w:szCs w:val="21"/>
    </w:rPr>
  </w:style>
  <w:style w:type="character" w:styleId="CommentReference">
    <w:name w:val="annotation reference"/>
    <w:rsid w:val="00975E62"/>
    <w:rPr>
      <w:sz w:val="16"/>
      <w:szCs w:val="16"/>
    </w:rPr>
  </w:style>
  <w:style w:type="paragraph" w:styleId="CommentText">
    <w:name w:val="annotation text"/>
    <w:basedOn w:val="Normal"/>
    <w:link w:val="CommentTextChar"/>
    <w:rsid w:val="00975E62"/>
    <w:rPr>
      <w:sz w:val="20"/>
    </w:rPr>
  </w:style>
  <w:style w:type="character" w:customStyle="1" w:styleId="CommentTextChar">
    <w:name w:val="Comment Text Char"/>
    <w:basedOn w:val="DefaultParagraphFont"/>
    <w:link w:val="CommentText"/>
    <w:rsid w:val="00975E62"/>
    <w:rPr>
      <w:rFonts w:eastAsia="Times New Roman"/>
      <w:szCs w:val="24"/>
    </w:rPr>
  </w:style>
  <w:style w:type="paragraph" w:styleId="CommentSubject">
    <w:name w:val="annotation subject"/>
    <w:basedOn w:val="CommentText"/>
    <w:next w:val="CommentText"/>
    <w:link w:val="CommentSubjectChar"/>
    <w:rsid w:val="00975E62"/>
    <w:rPr>
      <w:b/>
      <w:bCs/>
    </w:rPr>
  </w:style>
  <w:style w:type="character" w:customStyle="1" w:styleId="CommentSubjectChar">
    <w:name w:val="Comment Subject Char"/>
    <w:basedOn w:val="CommentTextChar"/>
    <w:link w:val="CommentSubject"/>
    <w:rsid w:val="00975E62"/>
    <w:rPr>
      <w:rFonts w:eastAsia="Times New Roman"/>
      <w:b/>
      <w:bCs/>
      <w:szCs w:val="24"/>
    </w:rPr>
  </w:style>
  <w:style w:type="paragraph" w:styleId="BalloonText">
    <w:name w:val="Balloon Text"/>
    <w:basedOn w:val="Normal"/>
    <w:link w:val="BalloonTextChar"/>
    <w:rsid w:val="00975E62"/>
    <w:pPr>
      <w:spacing w:after="0"/>
    </w:pPr>
    <w:rPr>
      <w:rFonts w:ascii="Tahoma" w:hAnsi="Tahoma"/>
      <w:sz w:val="16"/>
      <w:szCs w:val="16"/>
    </w:rPr>
  </w:style>
  <w:style w:type="character" w:customStyle="1" w:styleId="BalloonTextChar">
    <w:name w:val="Balloon Text Char"/>
    <w:basedOn w:val="DefaultParagraphFont"/>
    <w:link w:val="BalloonText"/>
    <w:rsid w:val="00975E62"/>
    <w:rPr>
      <w:rFonts w:ascii="Tahoma" w:eastAsia="Times New Roman" w:hAnsi="Tahoma"/>
      <w:sz w:val="16"/>
      <w:szCs w:val="16"/>
    </w:rPr>
  </w:style>
  <w:style w:type="paragraph" w:customStyle="1" w:styleId="ColorfulShading-Accent11">
    <w:name w:val="Colorful Shading - Accent 11"/>
    <w:hidden/>
    <w:uiPriority w:val="99"/>
    <w:semiHidden/>
    <w:rsid w:val="00975E62"/>
    <w:rPr>
      <w:rFonts w:eastAsia="Times New Roman"/>
      <w:sz w:val="18"/>
      <w:szCs w:val="24"/>
    </w:rPr>
  </w:style>
  <w:style w:type="paragraph" w:styleId="Revision">
    <w:name w:val="Revision"/>
    <w:hidden/>
    <w:uiPriority w:val="99"/>
    <w:semiHidden/>
    <w:rsid w:val="00975E62"/>
    <w:rPr>
      <w:rFonts w:eastAsia="Times New Roman"/>
      <w:sz w:val="18"/>
      <w:szCs w:val="24"/>
    </w:rPr>
  </w:style>
  <w:style w:type="paragraph" w:styleId="Bibliography">
    <w:name w:val="Bibliography"/>
    <w:basedOn w:val="Normal"/>
    <w:next w:val="Normal"/>
    <w:uiPriority w:val="37"/>
    <w:unhideWhenUsed/>
    <w:rsid w:val="00975E62"/>
    <w:pPr>
      <w:tabs>
        <w:tab w:val="left" w:pos="504"/>
      </w:tabs>
      <w:spacing w:after="0"/>
      <w:ind w:left="504" w:hanging="504"/>
    </w:pPr>
  </w:style>
  <w:style w:type="character" w:styleId="Strong">
    <w:name w:val="Strong"/>
    <w:basedOn w:val="DefaultParagraphFont"/>
    <w:uiPriority w:val="22"/>
    <w:qFormat/>
    <w:rsid w:val="00975E62"/>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BCFEB1-B821-5945-8100-CD554C92C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romeDownloads\Conf_Template.dot</Template>
  <TotalTime>100</TotalTime>
  <Pages>6</Pages>
  <Words>14172</Words>
  <Characters>80781</Characters>
  <Application>Microsoft Macintosh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4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Leonardo Murta</cp:lastModifiedBy>
  <cp:revision>40</cp:revision>
  <dcterms:created xsi:type="dcterms:W3CDTF">2013-03-07T17:58:00Z</dcterms:created>
  <dcterms:modified xsi:type="dcterms:W3CDTF">2013-03-07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PC5kGyEU"/&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